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F389F5" w14:textId="7B1421C0" w:rsidR="006A317E" w:rsidRPr="00775413" w:rsidRDefault="006A317E" w:rsidP="00FD53A6">
      <w:pPr>
        <w:spacing w:after="240" w:line="360" w:lineRule="auto"/>
        <w:jc w:val="both"/>
        <w:rPr>
          <w:rFonts w:asciiTheme="minorBidi" w:hAnsiTheme="minorBidi" w:cstheme="minorBidi"/>
          <w:b/>
          <w:bCs/>
          <w:szCs w:val="32"/>
          <w:lang w:val="en-US"/>
        </w:rPr>
      </w:pPr>
    </w:p>
    <w:p w14:paraId="4E5FC4AD" w14:textId="0536F9D8" w:rsidR="000A6456" w:rsidRPr="00775413" w:rsidRDefault="000A6456" w:rsidP="00FD53A6">
      <w:pPr>
        <w:spacing w:after="240" w:line="360" w:lineRule="auto"/>
        <w:jc w:val="both"/>
        <w:rPr>
          <w:rFonts w:asciiTheme="minorBidi" w:hAnsiTheme="minorBidi" w:cstheme="minorBidi"/>
          <w:b/>
          <w:bCs/>
          <w:szCs w:val="32"/>
          <w:lang w:val="en-US"/>
        </w:rPr>
      </w:pPr>
      <w:r w:rsidRPr="00775413">
        <w:rPr>
          <w:rFonts w:asciiTheme="minorBidi" w:hAnsiTheme="minorBidi" w:cstheme="minorBidi"/>
          <w:b/>
          <w:bCs/>
          <w:szCs w:val="32"/>
          <w:lang w:val="en-US"/>
        </w:rPr>
        <w:t xml:space="preserve">Supplementary </w:t>
      </w:r>
      <w:r w:rsidR="0012793B">
        <w:rPr>
          <w:rFonts w:asciiTheme="minorBidi" w:hAnsiTheme="minorBidi" w:cstheme="minorBidi"/>
          <w:b/>
          <w:bCs/>
          <w:szCs w:val="32"/>
          <w:lang w:val="en-US"/>
        </w:rPr>
        <w:t>tables</w:t>
      </w:r>
      <w:r w:rsidR="0012793B" w:rsidRPr="00775413">
        <w:rPr>
          <w:rFonts w:asciiTheme="minorBidi" w:hAnsiTheme="minorBidi" w:cstheme="minorBidi"/>
          <w:b/>
          <w:bCs/>
          <w:szCs w:val="32"/>
          <w:lang w:val="en-US"/>
        </w:rPr>
        <w:t xml:space="preserve"> </w:t>
      </w:r>
      <w:r w:rsidRPr="00775413">
        <w:rPr>
          <w:rFonts w:asciiTheme="minorBidi" w:hAnsiTheme="minorBidi" w:cstheme="minorBidi"/>
          <w:b/>
          <w:bCs/>
          <w:szCs w:val="32"/>
          <w:lang w:val="en-US"/>
        </w:rPr>
        <w:t>for:</w:t>
      </w:r>
    </w:p>
    <w:p w14:paraId="4128D61D" w14:textId="37C7B30F" w:rsidR="00A039C4" w:rsidRPr="00775413" w:rsidRDefault="00AD4B9A" w:rsidP="00FD53A6">
      <w:pPr>
        <w:spacing w:after="240" w:line="360" w:lineRule="auto"/>
        <w:jc w:val="both"/>
        <w:rPr>
          <w:rFonts w:asciiTheme="minorBidi" w:hAnsiTheme="minorBidi" w:cstheme="minorBidi"/>
          <w:b/>
          <w:bCs/>
          <w:szCs w:val="32"/>
          <w:lang w:val="en-US"/>
        </w:rPr>
      </w:pPr>
      <w:r>
        <w:rPr>
          <w:rFonts w:asciiTheme="minorBidi" w:hAnsiTheme="minorBidi" w:cstheme="minorBidi"/>
          <w:b/>
          <w:bCs/>
          <w:szCs w:val="32"/>
          <w:lang w:val="en-US"/>
        </w:rPr>
        <w:t>The</w:t>
      </w:r>
      <w:r w:rsidR="00A039C4" w:rsidRPr="00775413">
        <w:rPr>
          <w:rFonts w:asciiTheme="minorBidi" w:hAnsiTheme="minorBidi" w:cstheme="minorBidi"/>
          <w:b/>
          <w:bCs/>
          <w:szCs w:val="32"/>
          <w:lang w:val="en-US"/>
        </w:rPr>
        <w:t xml:space="preserve"> novel ATR inhibitor BAY 1895344 is efficacious as monotherapy and combined with DNA damage-inducing or repair-compromising therapies in preclinical cancer models</w:t>
      </w:r>
      <w:r w:rsidR="00BC1BC0" w:rsidRPr="00775413">
        <w:rPr>
          <w:rFonts w:asciiTheme="minorBidi" w:hAnsiTheme="minorBidi" w:cstheme="minorBidi"/>
          <w:b/>
          <w:bCs/>
          <w:szCs w:val="32"/>
          <w:lang w:val="en-US"/>
        </w:rPr>
        <w:t xml:space="preserve"> </w:t>
      </w:r>
    </w:p>
    <w:p w14:paraId="6A47E626" w14:textId="77777777" w:rsidR="000A6456" w:rsidRPr="00775413" w:rsidRDefault="000A6456" w:rsidP="00FD53A6">
      <w:pPr>
        <w:spacing w:after="240" w:line="360" w:lineRule="auto"/>
        <w:jc w:val="both"/>
        <w:rPr>
          <w:rFonts w:asciiTheme="minorBidi" w:hAnsiTheme="minorBidi" w:cstheme="minorBidi"/>
          <w:b/>
          <w:bCs/>
          <w:szCs w:val="32"/>
          <w:lang w:val="en-US"/>
        </w:rPr>
      </w:pPr>
    </w:p>
    <w:p w14:paraId="25152312" w14:textId="4AA4D0C6" w:rsidR="00A039C4" w:rsidRDefault="00A039C4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  <w:r w:rsidRPr="00775413">
        <w:rPr>
          <w:rFonts w:asciiTheme="minorBidi" w:hAnsiTheme="minorBidi" w:cstheme="minorBidi"/>
          <w:bCs/>
          <w:lang w:val="en-US"/>
        </w:rPr>
        <w:t>Antje M</w:t>
      </w:r>
      <w:r w:rsidR="00375C82">
        <w:rPr>
          <w:rFonts w:asciiTheme="minorBidi" w:hAnsiTheme="minorBidi" w:cstheme="minorBidi"/>
          <w:bCs/>
          <w:lang w:val="en-US"/>
        </w:rPr>
        <w:t>.</w:t>
      </w:r>
      <w:r w:rsidRPr="00775413">
        <w:rPr>
          <w:rFonts w:asciiTheme="minorBidi" w:hAnsiTheme="minorBidi" w:cstheme="minorBidi"/>
          <w:bCs/>
          <w:lang w:val="en-US"/>
        </w:rPr>
        <w:t xml:space="preserve">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Wengn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Gerhard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Siemeist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Ulrich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L</w:t>
      </w:r>
      <w:r w:rsidR="00684C58">
        <w:rPr>
          <w:rFonts w:asciiTheme="minorBidi" w:hAnsiTheme="minorBidi" w:cstheme="minorBidi"/>
          <w:bCs/>
          <w:lang w:val="en-US"/>
        </w:rPr>
        <w:t>ü</w:t>
      </w:r>
      <w:r w:rsidRPr="00775413">
        <w:rPr>
          <w:rFonts w:asciiTheme="minorBidi" w:hAnsiTheme="minorBidi" w:cstheme="minorBidi"/>
          <w:bCs/>
          <w:lang w:val="en-US"/>
        </w:rPr>
        <w:t>cking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Julien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Lefranc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Lars Wortmann, Philip Lienau, Benjamin Bader, Ulf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B</w:t>
      </w:r>
      <w:r w:rsidR="00684C58">
        <w:rPr>
          <w:rFonts w:asciiTheme="minorBidi" w:hAnsiTheme="minorBidi" w:cstheme="minorBidi"/>
          <w:bCs/>
          <w:lang w:val="en-US"/>
        </w:rPr>
        <w:t>ö</w:t>
      </w:r>
      <w:r w:rsidRPr="00775413">
        <w:rPr>
          <w:rFonts w:asciiTheme="minorBidi" w:hAnsiTheme="minorBidi" w:cstheme="minorBidi"/>
          <w:bCs/>
          <w:lang w:val="en-US"/>
        </w:rPr>
        <w:t>m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Dieter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Moosmay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Uwe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Eberspäch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 xml:space="preserve">, Sven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Golfier</w:t>
      </w:r>
      <w:proofErr w:type="spellEnd"/>
      <w:r w:rsidRPr="00775413">
        <w:rPr>
          <w:rFonts w:asciiTheme="minorBidi" w:hAnsiTheme="minorBidi" w:cstheme="minorBidi"/>
          <w:bCs/>
          <w:lang w:val="en-US"/>
        </w:rPr>
        <w:t>, Christoph</w:t>
      </w:r>
      <w:r w:rsidR="00375C82">
        <w:rPr>
          <w:rFonts w:asciiTheme="minorBidi" w:hAnsiTheme="minorBidi" w:cstheme="minorBidi"/>
          <w:bCs/>
          <w:lang w:val="en-US"/>
        </w:rPr>
        <w:t xml:space="preserve"> A.</w:t>
      </w:r>
      <w:bookmarkStart w:id="0" w:name="_GoBack"/>
      <w:bookmarkEnd w:id="0"/>
      <w:r w:rsidRPr="00775413">
        <w:rPr>
          <w:rFonts w:asciiTheme="minorBidi" w:hAnsiTheme="minorBidi" w:cstheme="minorBidi"/>
          <w:bCs/>
          <w:lang w:val="en-US"/>
        </w:rPr>
        <w:t xml:space="preserve"> Schatz, </w:t>
      </w:r>
      <w:r w:rsidR="00E24B28">
        <w:rPr>
          <w:rFonts w:asciiTheme="minorBidi" w:hAnsiTheme="minorBidi" w:cstheme="minorBidi"/>
          <w:bCs/>
          <w:lang w:val="en-US"/>
        </w:rPr>
        <w:t xml:space="preserve">Simon J. Baumgart, </w:t>
      </w:r>
      <w:r w:rsidRPr="00775413">
        <w:rPr>
          <w:rFonts w:asciiTheme="minorBidi" w:hAnsiTheme="minorBidi" w:cstheme="minorBidi"/>
          <w:bCs/>
          <w:lang w:val="en-US"/>
        </w:rPr>
        <w:t xml:space="preserve">Bernard Haendler, Pascale Lejeune, Andreas Schlicker, Franz von Nussbaum, Michael Brands, Karl </w:t>
      </w:r>
      <w:proofErr w:type="spellStart"/>
      <w:r w:rsidRPr="00775413">
        <w:rPr>
          <w:rFonts w:asciiTheme="minorBidi" w:hAnsiTheme="minorBidi" w:cstheme="minorBidi"/>
          <w:bCs/>
          <w:lang w:val="en-US"/>
        </w:rPr>
        <w:t>Ziegelbauer</w:t>
      </w:r>
      <w:proofErr w:type="spellEnd"/>
      <w:r w:rsidR="00AD4B9A">
        <w:rPr>
          <w:rFonts w:asciiTheme="minorBidi" w:hAnsiTheme="minorBidi" w:cstheme="minorBidi"/>
          <w:bCs/>
          <w:lang w:val="en-US"/>
        </w:rPr>
        <w:t xml:space="preserve"> and </w:t>
      </w:r>
      <w:r w:rsidR="00AD4B9A" w:rsidRPr="00775413">
        <w:rPr>
          <w:rFonts w:asciiTheme="minorBidi" w:hAnsiTheme="minorBidi" w:cstheme="minorBidi"/>
          <w:bCs/>
          <w:lang w:val="en-US"/>
        </w:rPr>
        <w:t xml:space="preserve">Dominik </w:t>
      </w:r>
      <w:proofErr w:type="spellStart"/>
      <w:r w:rsidR="00AD4B9A" w:rsidRPr="00775413">
        <w:rPr>
          <w:rFonts w:asciiTheme="minorBidi" w:hAnsiTheme="minorBidi" w:cstheme="minorBidi"/>
          <w:bCs/>
          <w:lang w:val="en-US"/>
        </w:rPr>
        <w:t>Mumberg</w:t>
      </w:r>
      <w:proofErr w:type="spellEnd"/>
    </w:p>
    <w:p w14:paraId="6821A96E" w14:textId="6E6DC177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03A3F0A3" w14:textId="4353612D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70C3CB85" w14:textId="226394CB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615003BD" w14:textId="55AC5B40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50358E2D" w14:textId="319C2BB7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4F45DD60" w14:textId="464A9A2B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37094BD9" w14:textId="7AAF90B5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3C4F5788" w14:textId="4ADDC5E9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38FE5CC1" w14:textId="11391B2D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56D456A0" w14:textId="2B0C2AB1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0CCE97BA" w14:textId="6C9F82B9" w:rsidR="008C01C9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lang w:val="en-US"/>
        </w:rPr>
      </w:pPr>
    </w:p>
    <w:p w14:paraId="3E66F056" w14:textId="77777777" w:rsidR="008C01C9" w:rsidRPr="00775413" w:rsidRDefault="008C01C9" w:rsidP="00FD53A6">
      <w:pPr>
        <w:spacing w:after="240" w:line="360" w:lineRule="auto"/>
        <w:jc w:val="both"/>
        <w:rPr>
          <w:rFonts w:asciiTheme="minorBidi" w:hAnsiTheme="minorBidi" w:cstheme="minorBidi"/>
          <w:bCs/>
          <w:vertAlign w:val="superscript"/>
          <w:lang w:val="en-US"/>
        </w:rPr>
      </w:pPr>
    </w:p>
    <w:p w14:paraId="759E5C49" w14:textId="77777777" w:rsidR="008C01C9" w:rsidRDefault="008C01C9" w:rsidP="0080040F">
      <w:pPr>
        <w:spacing w:after="240" w:line="360" w:lineRule="auto"/>
        <w:jc w:val="both"/>
        <w:outlineLvl w:val="0"/>
        <w:rPr>
          <w:rFonts w:ascii="Arial" w:hAnsi="Arial" w:cs="Arial"/>
          <w:b/>
          <w:bCs/>
          <w:szCs w:val="28"/>
          <w:lang w:val="en-US"/>
        </w:rPr>
      </w:pPr>
    </w:p>
    <w:p w14:paraId="7F15CDEB" w14:textId="0289A57D" w:rsidR="008C01C9" w:rsidRDefault="008C01C9" w:rsidP="0080040F">
      <w:pPr>
        <w:spacing w:after="240" w:line="360" w:lineRule="auto"/>
        <w:jc w:val="both"/>
        <w:outlineLvl w:val="0"/>
        <w:rPr>
          <w:rFonts w:ascii="Arial" w:hAnsi="Arial" w:cs="Arial"/>
          <w:b/>
          <w:bCs/>
          <w:szCs w:val="28"/>
          <w:lang w:val="en-US"/>
        </w:rPr>
        <w:sectPr w:rsidR="008C01C9" w:rsidSect="00747EDB">
          <w:headerReference w:type="default" r:id="rId11"/>
          <w:footerReference w:type="default" r:id="rId12"/>
          <w:pgSz w:w="11900" w:h="16820" w:code="9"/>
          <w:pgMar w:top="1440" w:right="1440" w:bottom="1440" w:left="1440" w:header="708" w:footer="708" w:gutter="0"/>
          <w:cols w:space="708"/>
          <w:docGrid w:linePitch="360"/>
        </w:sectPr>
      </w:pPr>
    </w:p>
    <w:p w14:paraId="594C224A" w14:textId="715904B0" w:rsidR="0080040F" w:rsidRPr="00775413" w:rsidRDefault="0080040F" w:rsidP="0080040F">
      <w:pPr>
        <w:spacing w:after="240" w:line="360" w:lineRule="auto"/>
        <w:jc w:val="both"/>
        <w:outlineLvl w:val="0"/>
        <w:rPr>
          <w:rFonts w:ascii="Arial" w:hAnsi="Arial" w:cs="Arial"/>
          <w:b/>
          <w:bCs/>
          <w:szCs w:val="28"/>
          <w:lang w:val="en-US"/>
        </w:rPr>
      </w:pPr>
      <w:r w:rsidRPr="00775413">
        <w:rPr>
          <w:rFonts w:ascii="Arial" w:hAnsi="Arial" w:cs="Arial"/>
          <w:b/>
          <w:bCs/>
          <w:szCs w:val="28"/>
          <w:lang w:val="en-US"/>
        </w:rPr>
        <w:lastRenderedPageBreak/>
        <w:t>Supplementary Tables</w:t>
      </w:r>
    </w:p>
    <w:p w14:paraId="68A74D31" w14:textId="77777777" w:rsidR="0080040F" w:rsidRPr="00775413" w:rsidRDefault="0080040F" w:rsidP="0080040F">
      <w:pPr>
        <w:spacing w:after="240"/>
        <w:jc w:val="both"/>
        <w:rPr>
          <w:bCs/>
          <w:sz w:val="20"/>
          <w:szCs w:val="20"/>
          <w:lang w:val="en-US"/>
        </w:rPr>
      </w:pPr>
      <w:r w:rsidRPr="00775413">
        <w:rPr>
          <w:b/>
          <w:bCs/>
          <w:sz w:val="20"/>
          <w:szCs w:val="20"/>
          <w:lang w:val="en-US"/>
        </w:rPr>
        <w:t>Table S1.</w:t>
      </w:r>
      <w:r w:rsidRPr="00775413">
        <w:rPr>
          <w:bCs/>
          <w:sz w:val="20"/>
          <w:szCs w:val="20"/>
          <w:lang w:val="en-US"/>
        </w:rPr>
        <w:t xml:space="preserve"> In-house kinase selectivity profile of BAY 1895344.</w:t>
      </w:r>
    </w:p>
    <w:tbl>
      <w:tblPr>
        <w:tblStyle w:val="MolecularTherapy"/>
        <w:tblW w:w="8931" w:type="dxa"/>
        <w:tblLook w:val="0620" w:firstRow="1" w:lastRow="0" w:firstColumn="0" w:lastColumn="0" w:noHBand="1" w:noVBand="1"/>
      </w:tblPr>
      <w:tblGrid>
        <w:gridCol w:w="2894"/>
        <w:gridCol w:w="6037"/>
      </w:tblGrid>
      <w:tr w:rsidR="0080040F" w:rsidRPr="00775413" w14:paraId="7CB0664B" w14:textId="77777777" w:rsidTr="004751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  <w:noWrap/>
            <w:hideMark/>
          </w:tcPr>
          <w:p w14:paraId="75493294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Kinase</w:t>
            </w:r>
          </w:p>
        </w:tc>
        <w:tc>
          <w:tcPr>
            <w:tcW w:w="6037" w:type="dxa"/>
            <w:noWrap/>
            <w:hideMark/>
          </w:tcPr>
          <w:p w14:paraId="1426598B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IC</w:t>
            </w:r>
            <w:r w:rsidRPr="00775413">
              <w:rPr>
                <w:bCs/>
                <w:szCs w:val="20"/>
                <w:vertAlign w:val="subscript"/>
                <w:lang w:val="en-US"/>
              </w:rPr>
              <w:t>50</w:t>
            </w:r>
            <w:r w:rsidRPr="00775413">
              <w:rPr>
                <w:bCs/>
                <w:szCs w:val="20"/>
                <w:lang w:val="en-US"/>
              </w:rPr>
              <w:t xml:space="preserve"> [</w:t>
            </w:r>
            <w:proofErr w:type="spellStart"/>
            <w:r w:rsidRPr="00775413">
              <w:rPr>
                <w:bCs/>
                <w:szCs w:val="20"/>
                <w:lang w:val="en-US"/>
              </w:rPr>
              <w:t>nM</w:t>
            </w:r>
            <w:proofErr w:type="spellEnd"/>
            <w:r w:rsidRPr="00775413">
              <w:rPr>
                <w:bCs/>
                <w:szCs w:val="20"/>
                <w:lang w:val="en-US"/>
              </w:rPr>
              <w:t>] with 10 µM ATP</w:t>
            </w:r>
          </w:p>
          <w:p w14:paraId="1E45F40D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(median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SD)</w:t>
            </w:r>
          </w:p>
        </w:tc>
      </w:tr>
      <w:tr w:rsidR="0080040F" w:rsidRPr="00775413" w14:paraId="606BE281" w14:textId="77777777" w:rsidTr="004751B7">
        <w:tc>
          <w:tcPr>
            <w:tcW w:w="0" w:type="auto"/>
            <w:noWrap/>
          </w:tcPr>
          <w:p w14:paraId="165147B4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ATR/ATRIP</w:t>
            </w:r>
          </w:p>
        </w:tc>
        <w:tc>
          <w:tcPr>
            <w:tcW w:w="6037" w:type="dxa"/>
            <w:noWrap/>
          </w:tcPr>
          <w:p w14:paraId="473892FE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7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3.7</w:t>
            </w:r>
          </w:p>
        </w:tc>
      </w:tr>
      <w:tr w:rsidR="0080040F" w:rsidRPr="00775413" w14:paraId="17D90885" w14:textId="77777777" w:rsidTr="004751B7">
        <w:tc>
          <w:tcPr>
            <w:tcW w:w="0" w:type="auto"/>
            <w:noWrap/>
            <w:hideMark/>
          </w:tcPr>
          <w:p w14:paraId="25DD4C9A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mTOR</w:t>
            </w:r>
          </w:p>
        </w:tc>
        <w:tc>
          <w:tcPr>
            <w:tcW w:w="6037" w:type="dxa"/>
            <w:noWrap/>
            <w:hideMark/>
          </w:tcPr>
          <w:p w14:paraId="35D06C57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35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32</w:t>
            </w:r>
          </w:p>
        </w:tc>
      </w:tr>
      <w:tr w:rsidR="0080040F" w:rsidRPr="00775413" w14:paraId="3FBA0ADB" w14:textId="77777777" w:rsidTr="004751B7">
        <w:tc>
          <w:tcPr>
            <w:tcW w:w="0" w:type="auto"/>
            <w:noWrap/>
            <w:hideMark/>
          </w:tcPr>
          <w:p w14:paraId="7C2891A8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DNA-PK </w:t>
            </w:r>
          </w:p>
        </w:tc>
        <w:tc>
          <w:tcPr>
            <w:tcW w:w="6037" w:type="dxa"/>
            <w:noWrap/>
            <w:hideMark/>
          </w:tcPr>
          <w:p w14:paraId="3B68D4D7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332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756</w:t>
            </w:r>
          </w:p>
        </w:tc>
      </w:tr>
      <w:tr w:rsidR="0080040F" w:rsidRPr="00775413" w14:paraId="7C4C5B50" w14:textId="77777777" w:rsidTr="004751B7">
        <w:tc>
          <w:tcPr>
            <w:tcW w:w="0" w:type="auto"/>
            <w:noWrap/>
            <w:hideMark/>
          </w:tcPr>
          <w:p w14:paraId="5F3F49B9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ATM</w:t>
            </w:r>
          </w:p>
        </w:tc>
        <w:tc>
          <w:tcPr>
            <w:tcW w:w="6037" w:type="dxa"/>
            <w:noWrap/>
            <w:hideMark/>
          </w:tcPr>
          <w:p w14:paraId="19FC3A11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1420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325</w:t>
            </w:r>
          </w:p>
        </w:tc>
      </w:tr>
      <w:tr w:rsidR="0080040F" w:rsidRPr="00775413" w14:paraId="2D9195E4" w14:textId="77777777" w:rsidTr="004751B7">
        <w:tc>
          <w:tcPr>
            <w:tcW w:w="0" w:type="auto"/>
            <w:noWrap/>
            <w:hideMark/>
          </w:tcPr>
          <w:p w14:paraId="185814A9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PI3Kß </w:t>
            </w:r>
          </w:p>
        </w:tc>
        <w:tc>
          <w:tcPr>
            <w:tcW w:w="6037" w:type="dxa"/>
            <w:noWrap/>
            <w:hideMark/>
          </w:tcPr>
          <w:p w14:paraId="061D4FF8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3270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1270</w:t>
            </w:r>
          </w:p>
        </w:tc>
      </w:tr>
      <w:tr w:rsidR="0080040F" w:rsidRPr="00775413" w14:paraId="5D775CD9" w14:textId="77777777" w:rsidTr="004751B7">
        <w:tc>
          <w:tcPr>
            <w:tcW w:w="0" w:type="auto"/>
            <w:noWrap/>
            <w:hideMark/>
          </w:tcPr>
          <w:p w14:paraId="45301987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EGFR</w:t>
            </w:r>
          </w:p>
        </w:tc>
        <w:tc>
          <w:tcPr>
            <w:tcW w:w="6037" w:type="dxa"/>
            <w:noWrap/>
            <w:hideMark/>
          </w:tcPr>
          <w:p w14:paraId="615037BE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3660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5110</w:t>
            </w:r>
          </w:p>
        </w:tc>
      </w:tr>
      <w:tr w:rsidR="0080040F" w:rsidRPr="00775413" w14:paraId="7B1C1177" w14:textId="77777777" w:rsidTr="004751B7">
        <w:tc>
          <w:tcPr>
            <w:tcW w:w="0" w:type="auto"/>
            <w:noWrap/>
            <w:hideMark/>
          </w:tcPr>
          <w:p w14:paraId="4731CF17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proofErr w:type="spellStart"/>
            <w:r w:rsidRPr="00775413">
              <w:rPr>
                <w:bCs/>
                <w:szCs w:val="20"/>
                <w:lang w:val="en-US"/>
              </w:rPr>
              <w:t>PDGFRß</w:t>
            </w:r>
            <w:proofErr w:type="spellEnd"/>
          </w:p>
        </w:tc>
        <w:tc>
          <w:tcPr>
            <w:tcW w:w="6037" w:type="dxa"/>
            <w:noWrap/>
            <w:hideMark/>
          </w:tcPr>
          <w:p w14:paraId="5CE29286" w14:textId="77777777" w:rsidR="0080040F" w:rsidRPr="00775413" w:rsidRDefault="0080040F" w:rsidP="004751B7">
            <w:pPr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18200 </w:t>
            </w:r>
            <w:r w:rsidRPr="00775413">
              <w:rPr>
                <w:bCs/>
                <w:szCs w:val="20"/>
                <w:lang w:val="en-US"/>
              </w:rPr>
              <w:sym w:font="Symbol" w:char="F0B1"/>
            </w:r>
            <w:r w:rsidRPr="00775413">
              <w:rPr>
                <w:bCs/>
                <w:szCs w:val="20"/>
                <w:lang w:val="en-US"/>
              </w:rPr>
              <w:t xml:space="preserve"> 3690</w:t>
            </w:r>
          </w:p>
        </w:tc>
      </w:tr>
    </w:tbl>
    <w:p w14:paraId="7ED70CEB" w14:textId="77777777" w:rsidR="0080040F" w:rsidRPr="00775413" w:rsidRDefault="0080040F" w:rsidP="0080040F">
      <w:pPr>
        <w:spacing w:after="240"/>
        <w:jc w:val="both"/>
        <w:rPr>
          <w:bCs/>
          <w:sz w:val="20"/>
          <w:szCs w:val="20"/>
          <w:lang w:val="en-US"/>
        </w:rPr>
      </w:pPr>
      <w:r w:rsidRPr="00775413">
        <w:rPr>
          <w:bCs/>
          <w:sz w:val="20"/>
          <w:szCs w:val="20"/>
          <w:lang w:val="en-US"/>
        </w:rPr>
        <w:t xml:space="preserve">ATR, ataxia telangiectasia and Rad3-related kinase; ATRIP, ATR-interacting protein; mTOR, mechanistic target of rapamycin; DNA-PK, DNA-dependent protein kinase; ATM, ataxia telangiectasia mutated kinase; PI3Kß, phosphoinositide 3-kinase beta; EGFR, epidermal growth factor receptor; </w:t>
      </w:r>
      <w:proofErr w:type="spellStart"/>
      <w:r w:rsidRPr="00775413">
        <w:rPr>
          <w:bCs/>
          <w:sz w:val="20"/>
          <w:szCs w:val="20"/>
          <w:lang w:val="en-US"/>
        </w:rPr>
        <w:t>PDGFRß</w:t>
      </w:r>
      <w:proofErr w:type="spellEnd"/>
      <w:r w:rsidRPr="00775413">
        <w:rPr>
          <w:bCs/>
          <w:sz w:val="20"/>
          <w:szCs w:val="20"/>
          <w:lang w:val="en-US"/>
        </w:rPr>
        <w:t>, Platelet-derived growth factor receptor beta.</w:t>
      </w:r>
    </w:p>
    <w:p w14:paraId="0123E671" w14:textId="1B179BF8" w:rsidR="0080040F" w:rsidRPr="00775413" w:rsidRDefault="0080040F" w:rsidP="00AE601F">
      <w:pPr>
        <w:spacing w:after="240" w:line="360" w:lineRule="auto"/>
        <w:jc w:val="both"/>
        <w:outlineLvl w:val="0"/>
        <w:rPr>
          <w:rFonts w:asciiTheme="minorBidi" w:hAnsiTheme="minorBidi" w:cstheme="minorBidi"/>
          <w:b/>
          <w:bCs/>
          <w:szCs w:val="28"/>
          <w:lang w:val="en-US"/>
        </w:rPr>
      </w:pPr>
    </w:p>
    <w:p w14:paraId="3B07C614" w14:textId="77777777" w:rsidR="0080040F" w:rsidRPr="00775413" w:rsidRDefault="0080040F" w:rsidP="0080040F">
      <w:pPr>
        <w:spacing w:after="240"/>
        <w:jc w:val="both"/>
        <w:outlineLvl w:val="0"/>
        <w:rPr>
          <w:bCs/>
          <w:sz w:val="20"/>
          <w:szCs w:val="20"/>
          <w:lang w:val="en-US"/>
        </w:rPr>
      </w:pPr>
      <w:r w:rsidRPr="00775413">
        <w:rPr>
          <w:b/>
          <w:bCs/>
          <w:sz w:val="20"/>
          <w:szCs w:val="20"/>
          <w:lang w:val="en-US"/>
        </w:rPr>
        <w:t>Table S2.</w:t>
      </w:r>
      <w:r w:rsidRPr="00775413">
        <w:rPr>
          <w:bCs/>
          <w:sz w:val="20"/>
          <w:szCs w:val="20"/>
          <w:lang w:val="en-US"/>
        </w:rPr>
        <w:t xml:space="preserve"> Binding of BAY 1895344 to kinases identified in the </w:t>
      </w:r>
      <w:proofErr w:type="spellStart"/>
      <w:r w:rsidRPr="00775413">
        <w:rPr>
          <w:bCs/>
          <w:sz w:val="20"/>
          <w:szCs w:val="20"/>
          <w:lang w:val="en-US"/>
        </w:rPr>
        <w:t>KINOME</w:t>
      </w:r>
      <w:r w:rsidRPr="00775413">
        <w:rPr>
          <w:bCs/>
          <w:i/>
          <w:sz w:val="20"/>
          <w:szCs w:val="20"/>
          <w:lang w:val="en-US"/>
        </w:rPr>
        <w:t>scan</w:t>
      </w:r>
      <w:proofErr w:type="spellEnd"/>
      <w:r w:rsidRPr="00775413">
        <w:rPr>
          <w:bCs/>
          <w:sz w:val="20"/>
          <w:szCs w:val="20"/>
          <w:vertAlign w:val="superscript"/>
          <w:lang w:val="en-US"/>
        </w:rPr>
        <w:sym w:font="Symbol" w:char="F0D2"/>
      </w:r>
      <w:r w:rsidRPr="00775413">
        <w:rPr>
          <w:bCs/>
          <w:sz w:val="20"/>
          <w:szCs w:val="20"/>
          <w:lang w:val="en-US"/>
        </w:rPr>
        <w:t xml:space="preserve"> Profiling Service at </w:t>
      </w:r>
      <w:proofErr w:type="spellStart"/>
      <w:r w:rsidRPr="00775413">
        <w:rPr>
          <w:bCs/>
          <w:sz w:val="20"/>
          <w:szCs w:val="20"/>
          <w:lang w:val="en-US"/>
        </w:rPr>
        <w:t>DiscoverX</w:t>
      </w:r>
      <w:proofErr w:type="spellEnd"/>
      <w:r w:rsidRPr="00775413">
        <w:rPr>
          <w:bCs/>
          <w:sz w:val="20"/>
          <w:szCs w:val="20"/>
          <w:lang w:val="en-US"/>
        </w:rPr>
        <w:t>.</w:t>
      </w:r>
    </w:p>
    <w:tbl>
      <w:tblPr>
        <w:tblStyle w:val="MolecularTherapy"/>
        <w:tblW w:w="8931" w:type="dxa"/>
        <w:tblLook w:val="0620" w:firstRow="1" w:lastRow="0" w:firstColumn="0" w:lastColumn="0" w:noHBand="1" w:noVBand="1"/>
      </w:tblPr>
      <w:tblGrid>
        <w:gridCol w:w="1482"/>
        <w:gridCol w:w="2223"/>
        <w:gridCol w:w="5226"/>
      </w:tblGrid>
      <w:tr w:rsidR="0080040F" w:rsidRPr="00775413" w14:paraId="28CDE57D" w14:textId="77777777" w:rsidTr="004751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82" w:type="dxa"/>
            <w:hideMark/>
          </w:tcPr>
          <w:p w14:paraId="3446CDED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Kinase</w:t>
            </w:r>
          </w:p>
        </w:tc>
        <w:tc>
          <w:tcPr>
            <w:tcW w:w="2223" w:type="dxa"/>
            <w:hideMark/>
          </w:tcPr>
          <w:p w14:paraId="1B56BCB7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BAY 1895344</w:t>
            </w:r>
          </w:p>
          <w:p w14:paraId="6992741F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proofErr w:type="spellStart"/>
            <w:r w:rsidRPr="00775413">
              <w:rPr>
                <w:bCs/>
                <w:szCs w:val="20"/>
                <w:lang w:val="en-US"/>
              </w:rPr>
              <w:t>K</w:t>
            </w:r>
            <w:r w:rsidRPr="00775413">
              <w:rPr>
                <w:bCs/>
                <w:szCs w:val="20"/>
                <w:vertAlign w:val="subscript"/>
                <w:lang w:val="en-US"/>
              </w:rPr>
              <w:t>d</w:t>
            </w:r>
            <w:proofErr w:type="spellEnd"/>
            <w:r w:rsidRPr="00775413">
              <w:rPr>
                <w:bCs/>
                <w:szCs w:val="20"/>
                <w:vertAlign w:val="subscript"/>
                <w:lang w:val="en-US"/>
              </w:rPr>
              <w:t xml:space="preserve"> </w:t>
            </w:r>
            <w:r w:rsidRPr="00775413">
              <w:rPr>
                <w:bCs/>
                <w:szCs w:val="20"/>
                <w:lang w:val="en-US"/>
              </w:rPr>
              <w:t>[</w:t>
            </w:r>
            <w:proofErr w:type="spellStart"/>
            <w:r w:rsidRPr="00775413">
              <w:rPr>
                <w:bCs/>
                <w:szCs w:val="20"/>
                <w:lang w:val="en-US"/>
              </w:rPr>
              <w:t>nM</w:t>
            </w:r>
            <w:proofErr w:type="spellEnd"/>
            <w:r w:rsidRPr="00775413">
              <w:rPr>
                <w:bCs/>
                <w:szCs w:val="20"/>
                <w:lang w:val="en-US"/>
              </w:rPr>
              <w:t>]</w:t>
            </w:r>
          </w:p>
        </w:tc>
        <w:tc>
          <w:tcPr>
            <w:tcW w:w="5226" w:type="dxa"/>
            <w:hideMark/>
          </w:tcPr>
          <w:p w14:paraId="327DB995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 xml:space="preserve">% of control signal at </w:t>
            </w:r>
          </w:p>
          <w:p w14:paraId="1C454752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1 µM of BAY 1895344</w:t>
            </w:r>
          </w:p>
        </w:tc>
      </w:tr>
      <w:tr w:rsidR="0080040F" w:rsidRPr="00775413" w14:paraId="5F7323FE" w14:textId="77777777" w:rsidTr="004751B7">
        <w:tc>
          <w:tcPr>
            <w:tcW w:w="1482" w:type="dxa"/>
            <w:hideMark/>
          </w:tcPr>
          <w:p w14:paraId="7DE9B7EF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DYRK1B</w:t>
            </w:r>
          </w:p>
        </w:tc>
        <w:tc>
          <w:tcPr>
            <w:tcW w:w="2223" w:type="dxa"/>
            <w:hideMark/>
          </w:tcPr>
          <w:p w14:paraId="0A424FA0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25000</w:t>
            </w:r>
          </w:p>
        </w:tc>
        <w:tc>
          <w:tcPr>
            <w:tcW w:w="5226" w:type="dxa"/>
            <w:hideMark/>
          </w:tcPr>
          <w:p w14:paraId="2CF57415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11</w:t>
            </w:r>
          </w:p>
        </w:tc>
      </w:tr>
      <w:tr w:rsidR="0080040F" w:rsidRPr="00775413" w14:paraId="79FF6F3F" w14:textId="77777777" w:rsidTr="004751B7">
        <w:tc>
          <w:tcPr>
            <w:tcW w:w="1482" w:type="dxa"/>
            <w:hideMark/>
          </w:tcPr>
          <w:p w14:paraId="5F38A35C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mTOR</w:t>
            </w:r>
          </w:p>
        </w:tc>
        <w:tc>
          <w:tcPr>
            <w:tcW w:w="2223" w:type="dxa"/>
            <w:hideMark/>
          </w:tcPr>
          <w:p w14:paraId="1ADFE354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24</w:t>
            </w:r>
          </w:p>
        </w:tc>
        <w:tc>
          <w:tcPr>
            <w:tcW w:w="5226" w:type="dxa"/>
            <w:hideMark/>
          </w:tcPr>
          <w:p w14:paraId="1A20DE5E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2.2</w:t>
            </w:r>
          </w:p>
        </w:tc>
      </w:tr>
      <w:tr w:rsidR="0080040F" w:rsidRPr="00775413" w14:paraId="10EA055F" w14:textId="77777777" w:rsidTr="004751B7">
        <w:tc>
          <w:tcPr>
            <w:tcW w:w="1482" w:type="dxa"/>
            <w:hideMark/>
          </w:tcPr>
          <w:p w14:paraId="575BBF71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GAK</w:t>
            </w:r>
          </w:p>
        </w:tc>
        <w:tc>
          <w:tcPr>
            <w:tcW w:w="2223" w:type="dxa"/>
            <w:hideMark/>
          </w:tcPr>
          <w:p w14:paraId="75CC401E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580</w:t>
            </w:r>
          </w:p>
        </w:tc>
        <w:tc>
          <w:tcPr>
            <w:tcW w:w="5226" w:type="dxa"/>
            <w:hideMark/>
          </w:tcPr>
          <w:p w14:paraId="37C4B895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27</w:t>
            </w:r>
          </w:p>
        </w:tc>
      </w:tr>
      <w:tr w:rsidR="0080040F" w:rsidRPr="00775413" w14:paraId="5DC61B15" w14:textId="77777777" w:rsidTr="004751B7">
        <w:tc>
          <w:tcPr>
            <w:tcW w:w="1482" w:type="dxa"/>
            <w:hideMark/>
          </w:tcPr>
          <w:p w14:paraId="7CDCCDCC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GSK3A</w:t>
            </w:r>
          </w:p>
        </w:tc>
        <w:tc>
          <w:tcPr>
            <w:tcW w:w="2223" w:type="dxa"/>
            <w:hideMark/>
          </w:tcPr>
          <w:p w14:paraId="3DD00578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&gt;30000</w:t>
            </w:r>
          </w:p>
        </w:tc>
        <w:tc>
          <w:tcPr>
            <w:tcW w:w="5226" w:type="dxa"/>
            <w:hideMark/>
          </w:tcPr>
          <w:p w14:paraId="706E97E5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31</w:t>
            </w:r>
          </w:p>
        </w:tc>
      </w:tr>
      <w:tr w:rsidR="0080040F" w:rsidRPr="00775413" w14:paraId="26F8D9EB" w14:textId="77777777" w:rsidTr="004751B7">
        <w:tc>
          <w:tcPr>
            <w:tcW w:w="1482" w:type="dxa"/>
            <w:hideMark/>
          </w:tcPr>
          <w:p w14:paraId="1409EE3E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RIOK2</w:t>
            </w:r>
          </w:p>
        </w:tc>
        <w:tc>
          <w:tcPr>
            <w:tcW w:w="2223" w:type="dxa"/>
            <w:hideMark/>
          </w:tcPr>
          <w:p w14:paraId="5C056C6E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660</w:t>
            </w:r>
          </w:p>
        </w:tc>
        <w:tc>
          <w:tcPr>
            <w:tcW w:w="5226" w:type="dxa"/>
            <w:hideMark/>
          </w:tcPr>
          <w:p w14:paraId="571DA2BC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24</w:t>
            </w:r>
          </w:p>
        </w:tc>
      </w:tr>
      <w:tr w:rsidR="0080040F" w:rsidRPr="00775413" w14:paraId="4B6B8CA5" w14:textId="77777777" w:rsidTr="004751B7">
        <w:tc>
          <w:tcPr>
            <w:tcW w:w="1482" w:type="dxa"/>
            <w:hideMark/>
          </w:tcPr>
          <w:p w14:paraId="33CCDB1F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VPS34</w:t>
            </w:r>
          </w:p>
        </w:tc>
        <w:tc>
          <w:tcPr>
            <w:tcW w:w="2223" w:type="dxa"/>
            <w:hideMark/>
          </w:tcPr>
          <w:p w14:paraId="54FF0A6E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3200</w:t>
            </w:r>
          </w:p>
        </w:tc>
        <w:tc>
          <w:tcPr>
            <w:tcW w:w="5226" w:type="dxa"/>
            <w:hideMark/>
          </w:tcPr>
          <w:p w14:paraId="573FF374" w14:textId="77777777" w:rsidR="0080040F" w:rsidRPr="00775413" w:rsidRDefault="0080040F" w:rsidP="004751B7">
            <w:pPr>
              <w:jc w:val="both"/>
              <w:rPr>
                <w:bCs/>
                <w:szCs w:val="20"/>
                <w:lang w:val="en-US"/>
              </w:rPr>
            </w:pPr>
            <w:r w:rsidRPr="00775413">
              <w:rPr>
                <w:bCs/>
                <w:szCs w:val="20"/>
                <w:lang w:val="en-US"/>
              </w:rPr>
              <w:t>17</w:t>
            </w:r>
          </w:p>
        </w:tc>
      </w:tr>
    </w:tbl>
    <w:p w14:paraId="41BFACE8" w14:textId="77777777" w:rsidR="0080040F" w:rsidRDefault="0080040F" w:rsidP="008C01C9">
      <w:pPr>
        <w:spacing w:after="240"/>
        <w:jc w:val="both"/>
        <w:rPr>
          <w:rFonts w:asciiTheme="minorBidi" w:hAnsiTheme="minorBidi" w:cstheme="minorBidi"/>
          <w:b/>
          <w:bCs/>
          <w:szCs w:val="28"/>
          <w:lang w:val="en-US"/>
        </w:rPr>
      </w:pPr>
      <w:r w:rsidRPr="00775413">
        <w:rPr>
          <w:bCs/>
          <w:sz w:val="20"/>
          <w:szCs w:val="20"/>
          <w:lang w:val="en-US"/>
        </w:rPr>
        <w:t xml:space="preserve">DYRK1B, dual specificity tyrosine phosphorylation regulated kinase 1B; mTOR, mechanistic target of rapamycin; GAK, cyclin G-associated kinase; GSK3A, glycogen synthase kinase-3 alpha; RIOK2, right open reading frame </w:t>
      </w:r>
      <w:r w:rsidRPr="00775413">
        <w:rPr>
          <w:bCs/>
          <w:sz w:val="20"/>
          <w:szCs w:val="20"/>
          <w:lang w:val="en-US"/>
        </w:rPr>
        <w:fldChar w:fldCharType="begin">
          <w:fldData xml:space="preserve">PEVuZE5vdGU+PENpdGUgRXhjbHVkZVllYXI9IjEiPjxBdXRob3I+TWF0ZW88L0F1dGhvcj48WWVh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</w:fldData>
        </w:fldChar>
      </w:r>
      <w:r w:rsidR="00527407">
        <w:rPr>
          <w:bCs/>
          <w:sz w:val="20"/>
          <w:szCs w:val="20"/>
          <w:lang w:val="en-US"/>
        </w:rPr>
        <w:instrText xml:space="preserve"> ADDIN EN.CITE </w:instrText>
      </w:r>
      <w:r w:rsidR="00527407">
        <w:rPr>
          <w:bCs/>
          <w:sz w:val="20"/>
          <w:szCs w:val="20"/>
          <w:lang w:val="en-US"/>
        </w:rPr>
        <w:fldChar w:fldCharType="begin">
          <w:fldData xml:space="preserve">PEVuZE5vdGU+PENpdGUgRXhjbHVkZVllYXI9IjEiPjxBdXRob3I+TWF0ZW88L0F1dGhvcj48WWVh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</w:fldData>
        </w:fldChar>
      </w:r>
      <w:r w:rsidR="00527407">
        <w:rPr>
          <w:bCs/>
          <w:sz w:val="20"/>
          <w:szCs w:val="20"/>
          <w:lang w:val="en-US"/>
        </w:rPr>
        <w:instrText xml:space="preserve"> ADDIN EN.CITE.DATA </w:instrText>
      </w:r>
      <w:r w:rsidR="00527407">
        <w:rPr>
          <w:bCs/>
          <w:sz w:val="20"/>
          <w:szCs w:val="20"/>
          <w:lang w:val="en-US"/>
        </w:rPr>
      </w:r>
      <w:r w:rsidR="00527407">
        <w:rPr>
          <w:bCs/>
          <w:sz w:val="20"/>
          <w:szCs w:val="20"/>
          <w:lang w:val="en-US"/>
        </w:rPr>
        <w:fldChar w:fldCharType="end"/>
      </w:r>
      <w:r w:rsidRPr="00775413">
        <w:rPr>
          <w:bCs/>
          <w:sz w:val="20"/>
          <w:szCs w:val="20"/>
          <w:lang w:val="en-US"/>
        </w:rPr>
      </w:r>
      <w:r w:rsidRPr="00775413">
        <w:rPr>
          <w:bCs/>
          <w:sz w:val="20"/>
          <w:szCs w:val="20"/>
          <w:lang w:val="en-US"/>
        </w:rPr>
        <w:fldChar w:fldCharType="separate"/>
      </w:r>
      <w:r w:rsidR="00527407">
        <w:rPr>
          <w:bCs/>
          <w:noProof/>
          <w:sz w:val="20"/>
          <w:szCs w:val="20"/>
          <w:lang w:val="en-US"/>
        </w:rPr>
        <w:t>(3)</w:t>
      </w:r>
      <w:r w:rsidRPr="00775413">
        <w:rPr>
          <w:bCs/>
          <w:sz w:val="20"/>
          <w:szCs w:val="20"/>
          <w:lang w:val="en-US"/>
        </w:rPr>
        <w:fldChar w:fldCharType="end"/>
      </w:r>
      <w:r w:rsidRPr="00775413">
        <w:rPr>
          <w:bCs/>
          <w:sz w:val="20"/>
          <w:szCs w:val="20"/>
          <w:lang w:val="en-US"/>
        </w:rPr>
        <w:t xml:space="preserve"> kinase 2; VPS34, class III PI3-kinase.</w:t>
      </w:r>
      <w:r w:rsidR="008C01C9" w:rsidRPr="00775413">
        <w:rPr>
          <w:rFonts w:asciiTheme="minorBidi" w:hAnsiTheme="minorBidi" w:cstheme="minorBidi"/>
          <w:b/>
          <w:bCs/>
          <w:szCs w:val="28"/>
          <w:lang w:val="en-US"/>
        </w:rPr>
        <w:t xml:space="preserve"> </w:t>
      </w:r>
    </w:p>
    <w:p w14:paraId="6EC668B2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65ACDD0D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7E30677B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4A60FAF8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70BCFE60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13870B77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3C3C896A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6D4157F1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2FE6CEC4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6EED0FE9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6517E47E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6156EC48" w14:textId="77777777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</w:pPr>
    </w:p>
    <w:p w14:paraId="5573F98A" w14:textId="75733F79" w:rsidR="008C01C9" w:rsidRDefault="008C01C9" w:rsidP="00177760">
      <w:pPr>
        <w:spacing w:after="240"/>
        <w:jc w:val="both"/>
        <w:rPr>
          <w:b/>
          <w:bCs/>
          <w:sz w:val="20"/>
          <w:szCs w:val="20"/>
          <w:lang w:val="en-US"/>
        </w:rPr>
        <w:sectPr w:rsidR="008C01C9" w:rsidSect="008C01C9">
          <w:type w:val="continuous"/>
          <w:pgSz w:w="11900" w:h="16820" w:code="9"/>
          <w:pgMar w:top="1440" w:right="1440" w:bottom="1440" w:left="1440" w:header="708" w:footer="708" w:gutter="0"/>
          <w:cols w:space="708"/>
          <w:docGrid w:linePitch="360"/>
        </w:sectPr>
      </w:pPr>
    </w:p>
    <w:p w14:paraId="1FC2FDA6" w14:textId="0E1EFA46" w:rsidR="001D7649" w:rsidRPr="00775413" w:rsidRDefault="007C265C" w:rsidP="00177760">
      <w:pPr>
        <w:spacing w:after="240"/>
        <w:jc w:val="both"/>
        <w:rPr>
          <w:bCs/>
          <w:sz w:val="20"/>
          <w:szCs w:val="20"/>
          <w:lang w:val="en-US"/>
        </w:rPr>
      </w:pPr>
      <w:r w:rsidRPr="00775413">
        <w:rPr>
          <w:b/>
          <w:bCs/>
          <w:sz w:val="20"/>
          <w:szCs w:val="20"/>
          <w:lang w:val="en-US"/>
        </w:rPr>
        <w:lastRenderedPageBreak/>
        <w:t>Table S3:</w:t>
      </w:r>
      <w:r w:rsidRPr="00775413">
        <w:rPr>
          <w:rFonts w:asciiTheme="minorBidi" w:hAnsiTheme="minorBidi" w:cstheme="minorBidi"/>
          <w:b/>
          <w:bCs/>
          <w:lang w:val="en-US"/>
        </w:rPr>
        <w:t xml:space="preserve"> </w:t>
      </w:r>
      <w:r w:rsidRPr="00775413">
        <w:rPr>
          <w:bCs/>
          <w:sz w:val="20"/>
          <w:szCs w:val="20"/>
          <w:lang w:val="en-US"/>
        </w:rPr>
        <w:t>The efficacy of the ATRi BAY 1895344 in inhibiting cell proliferation in a panel of human cancer cell lines covering various types of cancer</w:t>
      </w:r>
      <w:r w:rsidR="00712BC1">
        <w:rPr>
          <w:bCs/>
          <w:sz w:val="20"/>
          <w:szCs w:val="20"/>
          <w:lang w:val="en-US"/>
        </w:rPr>
        <w:t>.</w:t>
      </w:r>
    </w:p>
    <w:tbl>
      <w:tblPr>
        <w:tblStyle w:val="MolecularTherapy"/>
        <w:tblW w:w="0" w:type="auto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1602"/>
        <w:gridCol w:w="1520"/>
        <w:gridCol w:w="1123"/>
        <w:gridCol w:w="5111"/>
        <w:gridCol w:w="3544"/>
        <w:gridCol w:w="1106"/>
      </w:tblGrid>
      <w:tr w:rsidR="00177760" w:rsidRPr="002348AC" w14:paraId="70D4308F" w14:textId="77777777" w:rsidTr="001777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454"/>
        </w:trPr>
        <w:tc>
          <w:tcPr>
            <w:tcW w:w="1602" w:type="dxa"/>
            <w:vAlign w:val="center"/>
            <w:hideMark/>
          </w:tcPr>
          <w:p w14:paraId="03D6BAAB" w14:textId="77777777" w:rsidR="00177760" w:rsidRPr="002348AC" w:rsidRDefault="00177760" w:rsidP="00177760">
            <w:pPr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Tumor type</w:t>
            </w:r>
          </w:p>
        </w:tc>
        <w:tc>
          <w:tcPr>
            <w:tcW w:w="1520" w:type="dxa"/>
            <w:vAlign w:val="center"/>
            <w:hideMark/>
          </w:tcPr>
          <w:p w14:paraId="5FC3EB5D" w14:textId="77777777" w:rsidR="00177760" w:rsidRPr="002348AC" w:rsidRDefault="00177760" w:rsidP="00177760">
            <w:pPr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Cell line</w:t>
            </w:r>
          </w:p>
        </w:tc>
        <w:tc>
          <w:tcPr>
            <w:tcW w:w="1123" w:type="dxa"/>
            <w:vAlign w:val="center"/>
          </w:tcPr>
          <w:p w14:paraId="7A29464B" w14:textId="77777777" w:rsidR="00177760" w:rsidRPr="002348AC" w:rsidRDefault="00177760" w:rsidP="00177760">
            <w:pPr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Provider</w:t>
            </w:r>
          </w:p>
        </w:tc>
        <w:tc>
          <w:tcPr>
            <w:tcW w:w="5111" w:type="dxa"/>
            <w:vAlign w:val="center"/>
            <w:hideMark/>
          </w:tcPr>
          <w:p w14:paraId="1C7AA096" w14:textId="77777777" w:rsidR="00177760" w:rsidRPr="002348AC" w:rsidRDefault="00177760" w:rsidP="00177760">
            <w:pPr>
              <w:jc w:val="center"/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DDR/MMR defects</w:t>
            </w:r>
          </w:p>
        </w:tc>
        <w:tc>
          <w:tcPr>
            <w:tcW w:w="3544" w:type="dxa"/>
            <w:vAlign w:val="center"/>
            <w:hideMark/>
          </w:tcPr>
          <w:p w14:paraId="276F5F5A" w14:textId="77777777" w:rsidR="00177760" w:rsidRPr="002348AC" w:rsidRDefault="00177760" w:rsidP="00177760">
            <w:pPr>
              <w:jc w:val="center"/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Oncogenic replication stress or</w:t>
            </w:r>
          </w:p>
          <w:p w14:paraId="76A9D6C2" w14:textId="77777777" w:rsidR="00177760" w:rsidRPr="002348AC" w:rsidRDefault="00177760" w:rsidP="00177760">
            <w:pPr>
              <w:jc w:val="center"/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TP53/tumor suppressors</w:t>
            </w:r>
          </w:p>
        </w:tc>
        <w:tc>
          <w:tcPr>
            <w:tcW w:w="1106" w:type="dxa"/>
            <w:vAlign w:val="center"/>
            <w:hideMark/>
          </w:tcPr>
          <w:p w14:paraId="6CA0D339" w14:textId="77777777" w:rsidR="00177760" w:rsidRPr="002348AC" w:rsidRDefault="00177760" w:rsidP="00177760">
            <w:pPr>
              <w:jc w:val="center"/>
              <w:rPr>
                <w:bCs/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i/>
                <w:color w:val="000000"/>
                <w:szCs w:val="20"/>
                <w:lang w:val="en-US" w:eastAsia="en-US"/>
              </w:rPr>
              <w:t>In vitro</w:t>
            </w:r>
            <w:r w:rsidRPr="002348AC">
              <w:rPr>
                <w:bCs/>
                <w:color w:val="000000"/>
                <w:szCs w:val="20"/>
                <w:lang w:val="en-US" w:eastAsia="en-US"/>
              </w:rPr>
              <w:t xml:space="preserve"> IC</w:t>
            </w:r>
            <w:r w:rsidRPr="002348AC">
              <w:rPr>
                <w:bCs/>
                <w:color w:val="000000"/>
                <w:szCs w:val="20"/>
                <w:vertAlign w:val="subscript"/>
                <w:lang w:val="en-US" w:eastAsia="en-US"/>
              </w:rPr>
              <w:t>50</w:t>
            </w:r>
            <w:r w:rsidRPr="002348AC">
              <w:rPr>
                <w:bCs/>
                <w:color w:val="000000"/>
                <w:szCs w:val="20"/>
                <w:lang w:val="en-US" w:eastAsia="en-US"/>
              </w:rPr>
              <w:t xml:space="preserve"> (</w:t>
            </w:r>
            <w:proofErr w:type="spellStart"/>
            <w:r w:rsidRPr="002348AC">
              <w:rPr>
                <w:bCs/>
                <w:color w:val="000000"/>
                <w:szCs w:val="20"/>
                <w:lang w:val="en-US" w:eastAsia="en-US"/>
              </w:rPr>
              <w:t>nM</w:t>
            </w:r>
            <w:proofErr w:type="spellEnd"/>
            <w:r w:rsidRPr="002348AC">
              <w:rPr>
                <w:bCs/>
                <w:color w:val="000000"/>
                <w:szCs w:val="20"/>
                <w:lang w:val="en-US" w:eastAsia="en-US"/>
              </w:rPr>
              <w:t>)</w:t>
            </w:r>
          </w:p>
        </w:tc>
      </w:tr>
      <w:tr w:rsidR="00177760" w:rsidRPr="002348AC" w14:paraId="0E3804AE" w14:textId="77777777" w:rsidTr="00177760">
        <w:trPr>
          <w:trHeight w:val="417"/>
        </w:trPr>
        <w:tc>
          <w:tcPr>
            <w:tcW w:w="1602" w:type="dxa"/>
            <w:hideMark/>
          </w:tcPr>
          <w:p w14:paraId="1757CBB9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Mammary carcinoma</w:t>
            </w:r>
          </w:p>
        </w:tc>
        <w:tc>
          <w:tcPr>
            <w:tcW w:w="1520" w:type="dxa"/>
            <w:hideMark/>
          </w:tcPr>
          <w:p w14:paraId="1E2F2FBB" w14:textId="77777777" w:rsidR="00177760" w:rsidRPr="002348AC" w:rsidRDefault="00177760" w:rsidP="00177760">
            <w:pPr>
              <w:widowControl w:val="0"/>
              <w:adjustRightInd w:val="0"/>
              <w:rPr>
                <w:color w:val="000000"/>
                <w:szCs w:val="20"/>
                <w:lang w:val="en-US" w:eastAsia="de-DE"/>
              </w:rPr>
            </w:pPr>
            <w:r w:rsidRPr="002348AC">
              <w:rPr>
                <w:color w:val="000000"/>
                <w:szCs w:val="20"/>
                <w:lang w:val="en-US"/>
              </w:rPr>
              <w:t>HCC70</w:t>
            </w:r>
          </w:p>
        </w:tc>
        <w:tc>
          <w:tcPr>
            <w:tcW w:w="1123" w:type="dxa"/>
          </w:tcPr>
          <w:p w14:paraId="1346E34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1896260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2315</w:t>
            </w:r>
          </w:p>
        </w:tc>
        <w:tc>
          <w:tcPr>
            <w:tcW w:w="5111" w:type="dxa"/>
            <w:hideMark/>
          </w:tcPr>
          <w:p w14:paraId="2E8FB8F8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PA66-68-</w:t>
            </w:r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DN479-480D </w:t>
            </w:r>
          </w:p>
        </w:tc>
        <w:tc>
          <w:tcPr>
            <w:tcW w:w="3544" w:type="dxa"/>
            <w:hideMark/>
          </w:tcPr>
          <w:p w14:paraId="5AB7CF7E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bCs/>
                <w:i/>
                <w:iCs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bCs/>
                <w:i/>
                <w:iCs/>
                <w:szCs w:val="20"/>
                <w:lang w:val="en-US"/>
              </w:rPr>
              <w:t>, TP53</w:t>
            </w:r>
            <w:r w:rsidRPr="002348AC">
              <w:rPr>
                <w:bCs/>
                <w:i/>
                <w:iCs/>
                <w:szCs w:val="20"/>
                <w:vertAlign w:val="superscript"/>
                <w:lang w:val="en-US"/>
              </w:rPr>
              <w:t>R248Q</w:t>
            </w:r>
            <w:r w:rsidRPr="002348AC">
              <w:rPr>
                <w:rFonts w:ascii="Calibri" w:hAnsi="Calibri" w:cs="Calibri"/>
                <w:bCs/>
                <w:szCs w:val="20"/>
                <w:lang w:val="en-US"/>
              </w:rPr>
              <w:t> </w:t>
            </w:r>
          </w:p>
        </w:tc>
        <w:tc>
          <w:tcPr>
            <w:tcW w:w="1106" w:type="dxa"/>
            <w:hideMark/>
          </w:tcPr>
          <w:p w14:paraId="58A006F7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7</w:t>
            </w:r>
          </w:p>
        </w:tc>
      </w:tr>
      <w:tr w:rsidR="00177760" w:rsidRPr="002348AC" w14:paraId="1B6CA5D9" w14:textId="77777777" w:rsidTr="00177760">
        <w:trPr>
          <w:trHeight w:val="490"/>
        </w:trPr>
        <w:tc>
          <w:tcPr>
            <w:tcW w:w="1602" w:type="dxa"/>
            <w:hideMark/>
          </w:tcPr>
          <w:p w14:paraId="16183D9D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Mammary carcinoma</w:t>
            </w:r>
          </w:p>
        </w:tc>
        <w:tc>
          <w:tcPr>
            <w:tcW w:w="1520" w:type="dxa"/>
            <w:hideMark/>
          </w:tcPr>
          <w:p w14:paraId="3B005E91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MDA-MB-436</w:t>
            </w:r>
          </w:p>
        </w:tc>
        <w:tc>
          <w:tcPr>
            <w:tcW w:w="1123" w:type="dxa"/>
          </w:tcPr>
          <w:p w14:paraId="1838B2CD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CLS </w:t>
            </w:r>
          </w:p>
          <w:p w14:paraId="523018F2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300278</w:t>
            </w:r>
          </w:p>
        </w:tc>
        <w:tc>
          <w:tcPr>
            <w:tcW w:w="5111" w:type="dxa"/>
            <w:hideMark/>
          </w:tcPr>
          <w:p w14:paraId="1A39D7C7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r w:rsidRPr="002348AC">
              <w:rPr>
                <w:i/>
                <w:szCs w:val="20"/>
                <w:lang w:val="en-US"/>
              </w:rPr>
              <w:t>, FANCI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812G</w:t>
            </w:r>
            <w:r w:rsidRPr="002348AC">
              <w:rPr>
                <w:i/>
                <w:szCs w:val="20"/>
                <w:lang w:val="en-US"/>
              </w:rPr>
              <w:t>, ML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92L</w:t>
            </w:r>
            <w:r w:rsidRPr="002348AC">
              <w:rPr>
                <w:i/>
                <w:szCs w:val="20"/>
                <w:lang w:val="en-US"/>
              </w:rPr>
              <w:t>, 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1824F;fs</w:t>
            </w:r>
          </w:p>
        </w:tc>
        <w:tc>
          <w:tcPr>
            <w:tcW w:w="3544" w:type="dxa"/>
            <w:hideMark/>
          </w:tcPr>
          <w:p w14:paraId="3817BB4B" w14:textId="77777777" w:rsidR="00177760" w:rsidRPr="002348AC" w:rsidRDefault="00177760" w:rsidP="00177760">
            <w:pPr>
              <w:widowControl w:val="0"/>
              <w:adjustRightInd w:val="0"/>
              <w:rPr>
                <w:color w:val="000000"/>
                <w:szCs w:val="20"/>
                <w:lang w:val="en-US" w:eastAsia="de-DE"/>
              </w:rPr>
            </w:pPr>
            <w:r w:rsidRPr="002348AC">
              <w:rPr>
                <w:i/>
                <w:szCs w:val="20"/>
                <w:lang w:val="en-US"/>
              </w:rPr>
              <w:t>TMPRSS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01F</w:t>
            </w:r>
            <w:r w:rsidRPr="002348AC">
              <w:rPr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 xml:space="preserve">+, </w:t>
            </w:r>
            <w:r w:rsidRPr="002348AC">
              <w:rPr>
                <w:i/>
                <w:szCs w:val="20"/>
                <w:lang w:val="en-US"/>
              </w:rPr>
              <w:t>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1106" w:type="dxa"/>
            <w:hideMark/>
          </w:tcPr>
          <w:p w14:paraId="01790976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20</w:t>
            </w:r>
          </w:p>
        </w:tc>
      </w:tr>
      <w:tr w:rsidR="00177760" w:rsidRPr="002348AC" w14:paraId="550A80F2" w14:textId="77777777" w:rsidTr="00177760">
        <w:trPr>
          <w:trHeight w:val="519"/>
        </w:trPr>
        <w:tc>
          <w:tcPr>
            <w:tcW w:w="1602" w:type="dxa"/>
            <w:hideMark/>
          </w:tcPr>
          <w:p w14:paraId="32232F3B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Mammary carcinoma</w:t>
            </w:r>
          </w:p>
        </w:tc>
        <w:tc>
          <w:tcPr>
            <w:tcW w:w="1520" w:type="dxa"/>
            <w:hideMark/>
          </w:tcPr>
          <w:p w14:paraId="0AD7AEA9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MDA-MB-468</w:t>
            </w:r>
          </w:p>
        </w:tc>
        <w:tc>
          <w:tcPr>
            <w:tcW w:w="1123" w:type="dxa"/>
          </w:tcPr>
          <w:p w14:paraId="0F54386A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D050061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HTB-132</w:t>
            </w:r>
          </w:p>
        </w:tc>
        <w:tc>
          <w:tcPr>
            <w:tcW w:w="5111" w:type="dxa"/>
            <w:hideMark/>
          </w:tcPr>
          <w:p w14:paraId="33EC5E78" w14:textId="77777777" w:rsidR="00177760" w:rsidRPr="002348AC" w:rsidRDefault="00177760" w:rsidP="00177760">
            <w:pPr>
              <w:rPr>
                <w:i/>
                <w:szCs w:val="20"/>
                <w:lang w:val="en-US"/>
              </w:rPr>
            </w:pPr>
            <w:r w:rsidRPr="002348AC">
              <w:rPr>
                <w:i/>
                <w:szCs w:val="20"/>
                <w:lang w:val="en-US"/>
              </w:rPr>
              <w:t>BL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554V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M965I</w:t>
            </w:r>
            <w:r w:rsidRPr="002348AC">
              <w:rPr>
                <w:i/>
                <w:szCs w:val="20"/>
                <w:lang w:val="en-US"/>
              </w:rPr>
              <w:t>, 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869*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</w:p>
          <w:p w14:paraId="0DF0FFE5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FANCE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G245-246G</w:t>
            </w:r>
            <w:r w:rsidRPr="002348AC">
              <w:rPr>
                <w:i/>
                <w:szCs w:val="20"/>
                <w:lang w:val="en-US"/>
              </w:rPr>
              <w:t>, FBXO1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93A</w:t>
            </w:r>
            <w:r w:rsidRPr="002348AC">
              <w:rPr>
                <w:i/>
                <w:szCs w:val="20"/>
                <w:lang w:val="en-US"/>
              </w:rPr>
              <w:t>, 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1784Q</w:t>
            </w:r>
            <w:r w:rsidRPr="002348AC">
              <w:rPr>
                <w:i/>
                <w:szCs w:val="20"/>
                <w:lang w:val="en-US"/>
              </w:rPr>
              <w:t>, XRCC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536F</w:t>
            </w:r>
          </w:p>
        </w:tc>
        <w:tc>
          <w:tcPr>
            <w:tcW w:w="3544" w:type="dxa"/>
            <w:hideMark/>
          </w:tcPr>
          <w:p w14:paraId="7195AB4C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ERB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(2633+5A&gt;G, Substitution-intronic)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73H</w:t>
            </w:r>
          </w:p>
        </w:tc>
        <w:tc>
          <w:tcPr>
            <w:tcW w:w="1106" w:type="dxa"/>
            <w:hideMark/>
          </w:tcPr>
          <w:p w14:paraId="15D98686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30</w:t>
            </w:r>
          </w:p>
        </w:tc>
      </w:tr>
      <w:tr w:rsidR="00177760" w:rsidRPr="002348AC" w14:paraId="5D7CF669" w14:textId="77777777" w:rsidTr="00177760">
        <w:trPr>
          <w:trHeight w:val="983"/>
        </w:trPr>
        <w:tc>
          <w:tcPr>
            <w:tcW w:w="1602" w:type="dxa"/>
            <w:hideMark/>
          </w:tcPr>
          <w:p w14:paraId="0F019B95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Colorectal carcinoma</w:t>
            </w:r>
          </w:p>
        </w:tc>
        <w:tc>
          <w:tcPr>
            <w:tcW w:w="1520" w:type="dxa"/>
            <w:hideMark/>
          </w:tcPr>
          <w:p w14:paraId="4BBA6A89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LOVO</w:t>
            </w:r>
          </w:p>
        </w:tc>
        <w:tc>
          <w:tcPr>
            <w:tcW w:w="1123" w:type="dxa"/>
          </w:tcPr>
          <w:p w14:paraId="4995E79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16E2027E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350</w:t>
            </w:r>
          </w:p>
        </w:tc>
        <w:tc>
          <w:tcPr>
            <w:tcW w:w="5111" w:type="dxa"/>
            <w:hideMark/>
          </w:tcPr>
          <w:p w14:paraId="77865A8F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SI-H, 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2141fs*59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BL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CCNT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431N</w:t>
            </w:r>
            <w:r w:rsidRPr="002348AC">
              <w:rPr>
                <w:i/>
                <w:szCs w:val="20"/>
                <w:lang w:val="en-US"/>
              </w:rPr>
              <w:t>,</w:t>
            </w:r>
            <w:r w:rsidRPr="002348AC">
              <w:rPr>
                <w:rFonts w:ascii="Calibri" w:hAnsi="Calibri" w:cs="Calibri"/>
                <w:i/>
                <w:szCs w:val="20"/>
                <w:lang w:val="en-US"/>
              </w:rPr>
              <w:t> </w:t>
            </w:r>
            <w:r w:rsidRPr="002348AC">
              <w:rPr>
                <w:i/>
                <w:szCs w:val="20"/>
                <w:lang w:val="en-US"/>
              </w:rPr>
              <w:t>DD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37I</w:t>
            </w:r>
            <w:r w:rsidRPr="002348AC">
              <w:rPr>
                <w:i/>
                <w:szCs w:val="20"/>
                <w:lang w:val="en-US"/>
              </w:rPr>
              <w:t>, ERCC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711R</w:t>
            </w:r>
            <w:r w:rsidRPr="002348AC">
              <w:rPr>
                <w:i/>
                <w:szCs w:val="20"/>
                <w:lang w:val="en-US"/>
              </w:rPr>
              <w:t>, 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50W</w:t>
            </w:r>
            <w:r w:rsidRPr="002348AC">
              <w:rPr>
                <w:i/>
                <w:szCs w:val="20"/>
                <w:lang w:val="en-US"/>
              </w:rPr>
              <w:t>, FBXW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505C</w:t>
            </w:r>
            <w:r w:rsidRPr="002348AC">
              <w:rPr>
                <w:i/>
                <w:szCs w:val="20"/>
                <w:lang w:val="en-US"/>
              </w:rPr>
              <w:t>, GTF2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503M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795H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NB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NEIL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, truncation</w:t>
            </w:r>
            <w:r w:rsidRPr="002348AC">
              <w:rPr>
                <w:i/>
                <w:szCs w:val="20"/>
                <w:lang w:val="en-US"/>
              </w:rPr>
              <w:t>, PNK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7S</w:t>
            </w:r>
            <w:r w:rsidRPr="002348AC">
              <w:rPr>
                <w:i/>
                <w:szCs w:val="20"/>
                <w:lang w:val="en-US"/>
              </w:rPr>
              <w:t>, POL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477I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BL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XRCC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183L</w:t>
            </w:r>
          </w:p>
        </w:tc>
        <w:tc>
          <w:tcPr>
            <w:tcW w:w="3544" w:type="dxa"/>
            <w:hideMark/>
          </w:tcPr>
          <w:p w14:paraId="784D2864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114*; R2816Q;fs,</w:t>
            </w:r>
            <w:r w:rsidRPr="002348AC">
              <w:rPr>
                <w:i/>
                <w:szCs w:val="20"/>
                <w:lang w:val="en-US"/>
              </w:rPr>
              <w:t xml:space="preserve"> CCNT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431N</w:t>
            </w:r>
            <w:r w:rsidRPr="002348AC">
              <w:rPr>
                <w:i/>
                <w:szCs w:val="20"/>
                <w:lang w:val="en-US"/>
              </w:rPr>
              <w:t>, CDK5R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38M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3D</w:t>
            </w:r>
            <w:r w:rsidRPr="002348AC">
              <w:rPr>
                <w:i/>
                <w:szCs w:val="20"/>
                <w:lang w:val="en-US"/>
              </w:rPr>
              <w:t>, CDK5R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38M</w:t>
            </w:r>
          </w:p>
        </w:tc>
        <w:tc>
          <w:tcPr>
            <w:tcW w:w="1106" w:type="dxa"/>
            <w:hideMark/>
          </w:tcPr>
          <w:p w14:paraId="43137BB0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71</w:t>
            </w:r>
          </w:p>
        </w:tc>
      </w:tr>
      <w:tr w:rsidR="00177760" w:rsidRPr="002348AC" w14:paraId="763B70C7" w14:textId="77777777" w:rsidTr="00177760">
        <w:trPr>
          <w:trHeight w:val="503"/>
        </w:trPr>
        <w:tc>
          <w:tcPr>
            <w:tcW w:w="1602" w:type="dxa"/>
            <w:hideMark/>
          </w:tcPr>
          <w:p w14:paraId="1E06146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Colorectal carcinoma</w:t>
            </w:r>
          </w:p>
        </w:tc>
        <w:tc>
          <w:tcPr>
            <w:tcW w:w="1520" w:type="dxa"/>
            <w:hideMark/>
          </w:tcPr>
          <w:p w14:paraId="6A4A8438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HT-29</w:t>
            </w:r>
          </w:p>
        </w:tc>
        <w:tc>
          <w:tcPr>
            <w:tcW w:w="1123" w:type="dxa"/>
          </w:tcPr>
          <w:p w14:paraId="47BF446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0FAF8753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299</w:t>
            </w:r>
          </w:p>
        </w:tc>
        <w:tc>
          <w:tcPr>
            <w:tcW w:w="5111" w:type="dxa"/>
            <w:hideMark/>
          </w:tcPr>
          <w:p w14:paraId="5BE72A35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FANC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POL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761*</w:t>
            </w:r>
            <w:r w:rsidRPr="002348AC">
              <w:rPr>
                <w:i/>
                <w:szCs w:val="20"/>
                <w:lang w:val="en-US"/>
              </w:rPr>
              <w:t>, 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1819*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F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r w:rsidRPr="002348AC">
              <w:rPr>
                <w:i/>
                <w:szCs w:val="20"/>
                <w:lang w:val="en-US"/>
              </w:rPr>
              <w:t>, WR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1255V</w:t>
            </w:r>
          </w:p>
        </w:tc>
        <w:tc>
          <w:tcPr>
            <w:tcW w:w="3544" w:type="dxa"/>
            <w:hideMark/>
          </w:tcPr>
          <w:p w14:paraId="4E4B0FCA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853*, f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00E, T119S</w:t>
            </w:r>
            <w:r w:rsidRPr="002348AC">
              <w:rPr>
                <w:i/>
                <w:szCs w:val="20"/>
                <w:lang w:val="en-US"/>
              </w:rPr>
              <w:t>, CDKL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295H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449T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73H</w:t>
            </w:r>
            <w:r w:rsidRPr="002348AC">
              <w:rPr>
                <w:i/>
                <w:szCs w:val="20"/>
                <w:lang w:val="en-US"/>
              </w:rPr>
              <w:t>`</w:t>
            </w:r>
          </w:p>
        </w:tc>
        <w:tc>
          <w:tcPr>
            <w:tcW w:w="1106" w:type="dxa"/>
            <w:hideMark/>
          </w:tcPr>
          <w:p w14:paraId="30A99EBC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60</w:t>
            </w:r>
          </w:p>
        </w:tc>
      </w:tr>
      <w:tr w:rsidR="00177760" w:rsidRPr="002348AC" w14:paraId="2851F5E7" w14:textId="77777777" w:rsidTr="00177760">
        <w:trPr>
          <w:trHeight w:val="472"/>
        </w:trPr>
        <w:tc>
          <w:tcPr>
            <w:tcW w:w="1602" w:type="dxa"/>
            <w:hideMark/>
          </w:tcPr>
          <w:p w14:paraId="6162845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Colorectal carcinoma</w:t>
            </w:r>
          </w:p>
        </w:tc>
        <w:tc>
          <w:tcPr>
            <w:tcW w:w="1520" w:type="dxa"/>
            <w:hideMark/>
          </w:tcPr>
          <w:p w14:paraId="1B7CF094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Caco2</w:t>
            </w:r>
          </w:p>
        </w:tc>
        <w:tc>
          <w:tcPr>
            <w:tcW w:w="1123" w:type="dxa"/>
          </w:tcPr>
          <w:p w14:paraId="23261CDB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082DD52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169</w:t>
            </w:r>
          </w:p>
        </w:tc>
        <w:tc>
          <w:tcPr>
            <w:tcW w:w="5111" w:type="dxa"/>
            <w:hideMark/>
          </w:tcPr>
          <w:p w14:paraId="6156F99B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ERCC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326H</w:t>
            </w:r>
          </w:p>
        </w:tc>
        <w:tc>
          <w:tcPr>
            <w:tcW w:w="3544" w:type="dxa"/>
            <w:hideMark/>
          </w:tcPr>
          <w:p w14:paraId="60B2913D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367*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857N</w:t>
            </w:r>
          </w:p>
        </w:tc>
        <w:tc>
          <w:tcPr>
            <w:tcW w:w="1106" w:type="dxa"/>
            <w:hideMark/>
          </w:tcPr>
          <w:p w14:paraId="3D7ABA83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40</w:t>
            </w:r>
          </w:p>
        </w:tc>
      </w:tr>
      <w:tr w:rsidR="00177760" w:rsidRPr="002348AC" w14:paraId="6F4D445C" w14:textId="77777777" w:rsidTr="00177760">
        <w:trPr>
          <w:trHeight w:val="1602"/>
        </w:trPr>
        <w:tc>
          <w:tcPr>
            <w:tcW w:w="1602" w:type="dxa"/>
            <w:hideMark/>
          </w:tcPr>
          <w:p w14:paraId="6B536F3D" w14:textId="77777777" w:rsidR="00177760" w:rsidRPr="002348AC" w:rsidRDefault="00177760" w:rsidP="00177760">
            <w:pPr>
              <w:rPr>
                <w:color w:val="000000"/>
                <w:szCs w:val="20"/>
                <w:highlight w:val="green"/>
                <w:lang w:val="en-US" w:eastAsia="de-DE"/>
              </w:rPr>
            </w:pPr>
            <w:r w:rsidRPr="002348AC">
              <w:rPr>
                <w:color w:val="000000"/>
                <w:szCs w:val="20"/>
                <w:lang w:val="en-US"/>
              </w:rPr>
              <w:t>Colorectal carcinoma</w:t>
            </w:r>
          </w:p>
        </w:tc>
        <w:tc>
          <w:tcPr>
            <w:tcW w:w="1520" w:type="dxa"/>
            <w:hideMark/>
          </w:tcPr>
          <w:p w14:paraId="7ADF6C92" w14:textId="77777777" w:rsidR="00177760" w:rsidRPr="002348AC" w:rsidRDefault="00177760" w:rsidP="00177760">
            <w:pPr>
              <w:widowControl w:val="0"/>
              <w:adjustRightInd w:val="0"/>
              <w:rPr>
                <w:szCs w:val="20"/>
                <w:lang w:val="en-US" w:eastAsia="de-DE"/>
              </w:rPr>
            </w:pPr>
            <w:r w:rsidRPr="002348AC">
              <w:rPr>
                <w:szCs w:val="20"/>
                <w:lang w:val="en-US"/>
              </w:rPr>
              <w:t>HCT-116</w:t>
            </w:r>
          </w:p>
        </w:tc>
        <w:tc>
          <w:tcPr>
            <w:tcW w:w="1123" w:type="dxa"/>
          </w:tcPr>
          <w:p w14:paraId="68550F2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22333D96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581</w:t>
            </w:r>
          </w:p>
        </w:tc>
        <w:tc>
          <w:tcPr>
            <w:tcW w:w="5111" w:type="dxa"/>
            <w:hideMark/>
          </w:tcPr>
          <w:p w14:paraId="22CE64FB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127V</w:t>
            </w:r>
            <w:r w:rsidRPr="002348AC">
              <w:rPr>
                <w:i/>
                <w:szCs w:val="20"/>
                <w:lang w:val="en-US"/>
              </w:rPr>
              <w:t>, ATRXT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529-1530K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CDK1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250H</w:t>
            </w:r>
            <w:r w:rsidRPr="002348AC">
              <w:rPr>
                <w:i/>
                <w:szCs w:val="20"/>
                <w:lang w:val="en-US"/>
              </w:rPr>
              <w:t>, CHEK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398P</w:t>
            </w:r>
            <w:r w:rsidRPr="002348AC">
              <w:rPr>
                <w:i/>
                <w:szCs w:val="20"/>
                <w:lang w:val="en-US"/>
              </w:rPr>
              <w:t>, ERCC4_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221A</w:t>
            </w:r>
            <w:r w:rsidRPr="002348AC">
              <w:rPr>
                <w:i/>
                <w:szCs w:val="20"/>
                <w:lang w:val="en-US"/>
              </w:rPr>
              <w:t>, ERCC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FBXO1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062V</w:t>
            </w:r>
            <w:r w:rsidRPr="002348AC">
              <w:rPr>
                <w:i/>
                <w:szCs w:val="20"/>
                <w:lang w:val="en-US"/>
              </w:rPr>
              <w:t>, GEN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401Q</w:t>
            </w:r>
            <w:r w:rsidRPr="002348AC">
              <w:rPr>
                <w:i/>
                <w:szCs w:val="20"/>
                <w:lang w:val="en-US"/>
              </w:rPr>
              <w:t>, GTF2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6C</w:t>
            </w:r>
            <w:r w:rsidRPr="002348AC">
              <w:rPr>
                <w:i/>
                <w:szCs w:val="20"/>
                <w:lang w:val="en-US"/>
              </w:rPr>
              <w:t>, LIG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410N</w:t>
            </w:r>
            <w:r w:rsidRPr="002348AC">
              <w:rPr>
                <w:i/>
                <w:szCs w:val="20"/>
                <w:lang w:val="en-US"/>
              </w:rPr>
              <w:t>, ML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52*</w:t>
            </w:r>
            <w:r w:rsidRPr="002348AC">
              <w:rPr>
                <w:i/>
                <w:szCs w:val="20"/>
                <w:lang w:val="en-US"/>
              </w:rPr>
              <w:t>, MSH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, intron, truncation</w:t>
            </w:r>
            <w:r w:rsidRPr="002348AC">
              <w:rPr>
                <w:i/>
                <w:szCs w:val="20"/>
                <w:lang w:val="en-US"/>
              </w:rPr>
              <w:t>, MMS19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443K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POL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12T</w:t>
            </w:r>
            <w:r w:rsidRPr="002348AC">
              <w:rPr>
                <w:i/>
                <w:szCs w:val="20"/>
                <w:lang w:val="en-US"/>
              </w:rPr>
              <w:t>, 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2571N</w:t>
            </w:r>
            <w:r w:rsidRPr="002348AC">
              <w:rPr>
                <w:i/>
                <w:szCs w:val="20"/>
                <w:lang w:val="en-US"/>
              </w:rPr>
              <w:t>, 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2964C</w:t>
            </w:r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461fs*2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3023Y; T3663A,</w:t>
            </w:r>
            <w:r w:rsidRPr="002348AC">
              <w:rPr>
                <w:i/>
                <w:szCs w:val="20"/>
                <w:lang w:val="en-US"/>
              </w:rPr>
              <w:t xml:space="preserve"> US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80*</w:t>
            </w:r>
            <w:r w:rsidRPr="002348AC">
              <w:rPr>
                <w:i/>
                <w:szCs w:val="20"/>
                <w:lang w:val="en-US"/>
              </w:rPr>
              <w:t>, WR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480V</w:t>
            </w:r>
          </w:p>
        </w:tc>
        <w:tc>
          <w:tcPr>
            <w:tcW w:w="3544" w:type="dxa"/>
            <w:hideMark/>
          </w:tcPr>
          <w:p w14:paraId="6304C194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K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69V</w:t>
            </w:r>
            <w:r w:rsidRPr="002348AC">
              <w:rPr>
                <w:i/>
                <w:szCs w:val="20"/>
                <w:lang w:val="en-US"/>
              </w:rPr>
              <w:t>, CDK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95A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261*</w:t>
            </w:r>
            <w:r w:rsidRPr="002348AC">
              <w:rPr>
                <w:i/>
                <w:szCs w:val="20"/>
                <w:lang w:val="en-US"/>
              </w:rPr>
              <w:t>, TOP2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OP2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51H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3D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1047R</w:t>
            </w:r>
          </w:p>
        </w:tc>
        <w:tc>
          <w:tcPr>
            <w:tcW w:w="1106" w:type="dxa"/>
            <w:hideMark/>
          </w:tcPr>
          <w:p w14:paraId="48834725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5</w:t>
            </w:r>
          </w:p>
        </w:tc>
      </w:tr>
      <w:tr w:rsidR="00177760" w:rsidRPr="002348AC" w14:paraId="79A73A1C" w14:textId="77777777" w:rsidTr="00177760">
        <w:trPr>
          <w:trHeight w:val="569"/>
        </w:trPr>
        <w:tc>
          <w:tcPr>
            <w:tcW w:w="1602" w:type="dxa"/>
            <w:hideMark/>
          </w:tcPr>
          <w:p w14:paraId="0244692C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Glioblastoma</w:t>
            </w:r>
          </w:p>
        </w:tc>
        <w:tc>
          <w:tcPr>
            <w:tcW w:w="1520" w:type="dxa"/>
            <w:hideMark/>
          </w:tcPr>
          <w:p w14:paraId="15837841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U-87MG</w:t>
            </w:r>
          </w:p>
        </w:tc>
        <w:tc>
          <w:tcPr>
            <w:tcW w:w="1123" w:type="dxa"/>
          </w:tcPr>
          <w:p w14:paraId="6FA9231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46B4132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HTB-14</w:t>
            </w:r>
          </w:p>
        </w:tc>
        <w:tc>
          <w:tcPr>
            <w:tcW w:w="5111" w:type="dxa"/>
            <w:hideMark/>
          </w:tcPr>
          <w:p w14:paraId="054FAB4B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515G</w:t>
            </w:r>
            <w:r w:rsidRPr="002348AC">
              <w:rPr>
                <w:i/>
                <w:szCs w:val="20"/>
                <w:lang w:val="en-US"/>
              </w:rPr>
              <w:t>, RAD54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91Q</w:t>
            </w:r>
          </w:p>
        </w:tc>
        <w:tc>
          <w:tcPr>
            <w:tcW w:w="3544" w:type="dxa"/>
            <w:hideMark/>
          </w:tcPr>
          <w:p w14:paraId="5C6B13D7" w14:textId="0A1012C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RX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564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proofErr w:type="spellEnd"/>
          </w:p>
        </w:tc>
        <w:tc>
          <w:tcPr>
            <w:tcW w:w="1106" w:type="dxa"/>
            <w:hideMark/>
          </w:tcPr>
          <w:p w14:paraId="12E516C5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64</w:t>
            </w:r>
          </w:p>
        </w:tc>
      </w:tr>
      <w:tr w:rsidR="00177760" w:rsidRPr="002348AC" w14:paraId="606E3835" w14:textId="77777777" w:rsidTr="00177760">
        <w:trPr>
          <w:trHeight w:val="543"/>
        </w:trPr>
        <w:tc>
          <w:tcPr>
            <w:tcW w:w="1602" w:type="dxa"/>
            <w:hideMark/>
          </w:tcPr>
          <w:p w14:paraId="1F6D4D5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Glioblastoma</w:t>
            </w:r>
          </w:p>
        </w:tc>
        <w:tc>
          <w:tcPr>
            <w:tcW w:w="1520" w:type="dxa"/>
            <w:hideMark/>
          </w:tcPr>
          <w:p w14:paraId="3F3DD91A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M059J</w:t>
            </w:r>
          </w:p>
        </w:tc>
        <w:tc>
          <w:tcPr>
            <w:tcW w:w="1123" w:type="dxa"/>
          </w:tcPr>
          <w:p w14:paraId="42BE9F00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5E693B3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2366</w:t>
            </w:r>
          </w:p>
        </w:tc>
        <w:tc>
          <w:tcPr>
            <w:tcW w:w="5111" w:type="dxa"/>
            <w:hideMark/>
          </w:tcPr>
          <w:p w14:paraId="19BD058F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409W</w:t>
            </w:r>
            <w:r w:rsidRPr="002348AC">
              <w:rPr>
                <w:i/>
                <w:szCs w:val="20"/>
                <w:lang w:val="en-US"/>
              </w:rPr>
              <w:t>, NEIL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233R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AD54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98L</w:t>
            </w:r>
            <w:r w:rsidRPr="002348AC">
              <w:rPr>
                <w:i/>
                <w:szCs w:val="20"/>
                <w:lang w:val="en-US"/>
              </w:rPr>
              <w:t>, TDP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17*</w:t>
            </w:r>
          </w:p>
        </w:tc>
        <w:tc>
          <w:tcPr>
            <w:tcW w:w="3544" w:type="dxa"/>
            <w:hideMark/>
          </w:tcPr>
          <w:p w14:paraId="038AF607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E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1R95L</w:t>
            </w:r>
            <w:r w:rsidRPr="002348AC">
              <w:rPr>
                <w:i/>
                <w:szCs w:val="20"/>
                <w:lang w:val="en-US"/>
              </w:rPr>
              <w:t>, ERB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452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spliceRegion, intron, </w:t>
            </w:r>
            <w:r w:rsidRPr="002348AC">
              <w:rPr>
                <w:i/>
                <w:szCs w:val="20"/>
                <w:lang w:val="en-US"/>
              </w:rPr>
              <w:t>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86K</w:t>
            </w:r>
          </w:p>
        </w:tc>
        <w:tc>
          <w:tcPr>
            <w:tcW w:w="1106" w:type="dxa"/>
            <w:hideMark/>
          </w:tcPr>
          <w:p w14:paraId="050D0B11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80</w:t>
            </w:r>
          </w:p>
        </w:tc>
      </w:tr>
      <w:tr w:rsidR="00177760" w:rsidRPr="002348AC" w14:paraId="327D23D2" w14:textId="77777777" w:rsidTr="00177760">
        <w:trPr>
          <w:trHeight w:val="551"/>
        </w:trPr>
        <w:tc>
          <w:tcPr>
            <w:tcW w:w="1602" w:type="dxa"/>
            <w:hideMark/>
          </w:tcPr>
          <w:p w14:paraId="7F6F2975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t>Human cervical adenocarcinoma</w:t>
            </w:r>
          </w:p>
        </w:tc>
        <w:tc>
          <w:tcPr>
            <w:tcW w:w="1520" w:type="dxa"/>
            <w:hideMark/>
          </w:tcPr>
          <w:p w14:paraId="66967665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HeLa</w:t>
            </w:r>
          </w:p>
        </w:tc>
        <w:tc>
          <w:tcPr>
            <w:tcW w:w="1123" w:type="dxa"/>
          </w:tcPr>
          <w:p w14:paraId="3548FB80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4BE52C2D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CL-2</w:t>
            </w:r>
          </w:p>
        </w:tc>
        <w:tc>
          <w:tcPr>
            <w:tcW w:w="5111" w:type="dxa"/>
            <w:hideMark/>
          </w:tcPr>
          <w:p w14:paraId="31DC898C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BRI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855H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2891*</w:t>
            </w:r>
            <w:r w:rsidRPr="002348AC">
              <w:rPr>
                <w:i/>
                <w:szCs w:val="20"/>
                <w:lang w:val="en-US"/>
              </w:rPr>
              <w:t>, UIM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536W</w:t>
            </w:r>
          </w:p>
        </w:tc>
        <w:tc>
          <w:tcPr>
            <w:tcW w:w="3544" w:type="dxa"/>
            <w:hideMark/>
          </w:tcPr>
          <w:p w14:paraId="74959979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QQQQQQQQQQQ57-68L</w:t>
            </w:r>
            <w:r w:rsidRPr="002348AC">
              <w:rPr>
                <w:i/>
                <w:szCs w:val="20"/>
                <w:lang w:val="en-US"/>
              </w:rPr>
              <w:t>, EGF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646L</w:t>
            </w:r>
          </w:p>
        </w:tc>
        <w:tc>
          <w:tcPr>
            <w:tcW w:w="1106" w:type="dxa"/>
            <w:hideMark/>
          </w:tcPr>
          <w:p w14:paraId="2A2D9A17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50</w:t>
            </w:r>
          </w:p>
        </w:tc>
      </w:tr>
      <w:tr w:rsidR="00177760" w:rsidRPr="002348AC" w14:paraId="08EF276C" w14:textId="77777777" w:rsidTr="00177760">
        <w:trPr>
          <w:trHeight w:val="822"/>
        </w:trPr>
        <w:tc>
          <w:tcPr>
            <w:tcW w:w="1602" w:type="dxa"/>
            <w:hideMark/>
          </w:tcPr>
          <w:p w14:paraId="05D4035D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lastRenderedPageBreak/>
              <w:t>Non-small cell lung carcinoma</w:t>
            </w:r>
          </w:p>
        </w:tc>
        <w:tc>
          <w:tcPr>
            <w:tcW w:w="1520" w:type="dxa"/>
            <w:hideMark/>
          </w:tcPr>
          <w:p w14:paraId="3191B29F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NCI-H1838</w:t>
            </w:r>
          </w:p>
        </w:tc>
        <w:tc>
          <w:tcPr>
            <w:tcW w:w="1123" w:type="dxa"/>
          </w:tcPr>
          <w:p w14:paraId="3D7E3B3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EB211A2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5899</w:t>
            </w:r>
          </w:p>
        </w:tc>
        <w:tc>
          <w:tcPr>
            <w:tcW w:w="5111" w:type="dxa"/>
            <w:hideMark/>
          </w:tcPr>
          <w:p w14:paraId="005B423B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1279*</w:t>
            </w:r>
            <w:r w:rsidRPr="002348AC">
              <w:rPr>
                <w:i/>
                <w:szCs w:val="20"/>
                <w:lang w:val="en-US"/>
              </w:rPr>
              <w:t>, 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C328Y</w:t>
            </w:r>
            <w:r w:rsidRPr="002348AC">
              <w:rPr>
                <w:i/>
                <w:szCs w:val="20"/>
                <w:lang w:val="en-US"/>
              </w:rPr>
              <w:t>, CDK1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473Q</w:t>
            </w:r>
            <w:r w:rsidRPr="002348AC">
              <w:rPr>
                <w:i/>
                <w:szCs w:val="20"/>
                <w:lang w:val="en-US"/>
              </w:rPr>
              <w:t>, GTF2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, truncation</w:t>
            </w:r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347P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; PPA66-68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</w:p>
        </w:tc>
        <w:tc>
          <w:tcPr>
            <w:tcW w:w="3544" w:type="dxa"/>
            <w:hideMark/>
          </w:tcPr>
          <w:p w14:paraId="480884C2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1991S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73L</w:t>
            </w:r>
          </w:p>
        </w:tc>
        <w:tc>
          <w:tcPr>
            <w:tcW w:w="1106" w:type="dxa"/>
            <w:hideMark/>
          </w:tcPr>
          <w:p w14:paraId="09D9F095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4</w:t>
            </w:r>
          </w:p>
        </w:tc>
      </w:tr>
      <w:tr w:rsidR="00177760" w:rsidRPr="002348AC" w14:paraId="6EE8A092" w14:textId="77777777" w:rsidTr="00177760">
        <w:trPr>
          <w:trHeight w:val="539"/>
        </w:trPr>
        <w:tc>
          <w:tcPr>
            <w:tcW w:w="1602" w:type="dxa"/>
            <w:hideMark/>
          </w:tcPr>
          <w:p w14:paraId="59C822EA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t>Non-small cell lung carcinoma</w:t>
            </w:r>
          </w:p>
        </w:tc>
        <w:tc>
          <w:tcPr>
            <w:tcW w:w="1520" w:type="dxa"/>
            <w:hideMark/>
          </w:tcPr>
          <w:p w14:paraId="6DF04C30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NCI-H1703</w:t>
            </w:r>
          </w:p>
        </w:tc>
        <w:tc>
          <w:tcPr>
            <w:tcW w:w="1123" w:type="dxa"/>
          </w:tcPr>
          <w:p w14:paraId="36A7BDD5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5C2A5989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5889</w:t>
            </w:r>
          </w:p>
        </w:tc>
        <w:tc>
          <w:tcPr>
            <w:tcW w:w="5111" w:type="dxa"/>
            <w:hideMark/>
          </w:tcPr>
          <w:p w14:paraId="5FB9CFB5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521L; G1998E</w:t>
            </w:r>
            <w:r w:rsidRPr="002348AC">
              <w:rPr>
                <w:i/>
                <w:szCs w:val="20"/>
                <w:lang w:val="en-US"/>
              </w:rPr>
              <w:t>, 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890V</w:t>
            </w:r>
            <w:r w:rsidRPr="002348AC">
              <w:rPr>
                <w:i/>
                <w:szCs w:val="20"/>
                <w:lang w:val="en-US"/>
              </w:rPr>
              <w:t>, FANCD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97I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;PPA66-68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 </w:t>
            </w:r>
          </w:p>
        </w:tc>
        <w:tc>
          <w:tcPr>
            <w:tcW w:w="3544" w:type="dxa"/>
            <w:hideMark/>
          </w:tcPr>
          <w:p w14:paraId="76624504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</w:p>
        </w:tc>
        <w:tc>
          <w:tcPr>
            <w:tcW w:w="1106" w:type="dxa"/>
            <w:hideMark/>
          </w:tcPr>
          <w:p w14:paraId="32FEAABB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46</w:t>
            </w:r>
          </w:p>
        </w:tc>
      </w:tr>
      <w:tr w:rsidR="00177760" w:rsidRPr="002348AC" w14:paraId="676EF865" w14:textId="77777777" w:rsidTr="00177760">
        <w:trPr>
          <w:trHeight w:val="561"/>
        </w:trPr>
        <w:tc>
          <w:tcPr>
            <w:tcW w:w="1602" w:type="dxa"/>
            <w:hideMark/>
          </w:tcPr>
          <w:p w14:paraId="6D64FCAB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t>Non-small cell lung carcinoma</w:t>
            </w:r>
          </w:p>
        </w:tc>
        <w:tc>
          <w:tcPr>
            <w:tcW w:w="1520" w:type="dxa"/>
            <w:hideMark/>
          </w:tcPr>
          <w:p w14:paraId="563E213C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NCI-H460</w:t>
            </w:r>
          </w:p>
        </w:tc>
        <w:tc>
          <w:tcPr>
            <w:tcW w:w="1123" w:type="dxa"/>
          </w:tcPr>
          <w:p w14:paraId="288DD10B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63994918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HTB-177</w:t>
            </w:r>
          </w:p>
        </w:tc>
        <w:tc>
          <w:tcPr>
            <w:tcW w:w="5111" w:type="dxa"/>
            <w:hideMark/>
          </w:tcPr>
          <w:p w14:paraId="0A95FD1B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I2134-2135-;LIL2134-2136L</w:t>
            </w:r>
            <w:r w:rsidRPr="002348AC">
              <w:rPr>
                <w:i/>
                <w:szCs w:val="20"/>
                <w:lang w:val="en-US"/>
              </w:rPr>
              <w:t>, FANCD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, intron</w:t>
            </w:r>
            <w:r w:rsidRPr="002348AC">
              <w:rPr>
                <w:i/>
                <w:szCs w:val="20"/>
                <w:lang w:val="en-US"/>
              </w:rPr>
              <w:t>, NB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224A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367L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</w:p>
        </w:tc>
        <w:tc>
          <w:tcPr>
            <w:tcW w:w="3544" w:type="dxa"/>
            <w:hideMark/>
          </w:tcPr>
          <w:p w14:paraId="371BB10D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61H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545K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</w:p>
        </w:tc>
        <w:tc>
          <w:tcPr>
            <w:tcW w:w="1106" w:type="dxa"/>
            <w:hideMark/>
          </w:tcPr>
          <w:p w14:paraId="3C641B10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65</w:t>
            </w:r>
          </w:p>
        </w:tc>
      </w:tr>
      <w:tr w:rsidR="00177760" w:rsidRPr="002348AC" w14:paraId="53786B05" w14:textId="77777777" w:rsidTr="00177760">
        <w:trPr>
          <w:trHeight w:val="571"/>
        </w:trPr>
        <w:tc>
          <w:tcPr>
            <w:tcW w:w="1602" w:type="dxa"/>
            <w:hideMark/>
          </w:tcPr>
          <w:p w14:paraId="273C34C0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t>Non-small cell lung carcinoma</w:t>
            </w:r>
          </w:p>
        </w:tc>
        <w:tc>
          <w:tcPr>
            <w:tcW w:w="1520" w:type="dxa"/>
            <w:hideMark/>
          </w:tcPr>
          <w:p w14:paraId="4BC07F78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NCI-H2030</w:t>
            </w:r>
          </w:p>
        </w:tc>
        <w:tc>
          <w:tcPr>
            <w:tcW w:w="1123" w:type="dxa"/>
          </w:tcPr>
          <w:p w14:paraId="32E6F0A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60AA9972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5914</w:t>
            </w:r>
          </w:p>
        </w:tc>
        <w:tc>
          <w:tcPr>
            <w:tcW w:w="5111" w:type="dxa"/>
            <w:hideMark/>
          </w:tcPr>
          <w:p w14:paraId="0BCD8A67" w14:textId="77777777" w:rsidR="00177760" w:rsidRPr="002348AC" w:rsidRDefault="00177760" w:rsidP="00177760">
            <w:pPr>
              <w:rPr>
                <w:i/>
                <w:szCs w:val="20"/>
                <w:lang w:val="en-US"/>
              </w:rPr>
            </w:pPr>
            <w:r w:rsidRPr="002348AC">
              <w:rPr>
                <w:i/>
                <w:szCs w:val="20"/>
                <w:lang w:val="en-US"/>
              </w:rPr>
              <w:t>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; PPA66-68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</w:p>
          <w:p w14:paraId="674338AE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TD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, intron</w:t>
            </w:r>
          </w:p>
        </w:tc>
        <w:tc>
          <w:tcPr>
            <w:tcW w:w="3544" w:type="dxa"/>
            <w:hideMark/>
          </w:tcPr>
          <w:p w14:paraId="18E24BF2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2C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262V</w:t>
            </w:r>
          </w:p>
        </w:tc>
        <w:tc>
          <w:tcPr>
            <w:tcW w:w="1106" w:type="dxa"/>
            <w:hideMark/>
          </w:tcPr>
          <w:p w14:paraId="3C88497F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60</w:t>
            </w:r>
          </w:p>
        </w:tc>
      </w:tr>
      <w:tr w:rsidR="00177760" w:rsidRPr="002348AC" w14:paraId="3A28F0BC" w14:textId="77777777" w:rsidTr="00177760">
        <w:trPr>
          <w:trHeight w:val="651"/>
        </w:trPr>
        <w:tc>
          <w:tcPr>
            <w:tcW w:w="1602" w:type="dxa"/>
            <w:hideMark/>
          </w:tcPr>
          <w:p w14:paraId="4DAE8F82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de-DE"/>
              </w:rPr>
            </w:pPr>
            <w:r w:rsidRPr="002348AC">
              <w:rPr>
                <w:szCs w:val="20"/>
                <w:lang w:val="en-US"/>
              </w:rPr>
              <w:t>Non-small cell lung carcinoma</w:t>
            </w:r>
          </w:p>
        </w:tc>
        <w:tc>
          <w:tcPr>
            <w:tcW w:w="1520" w:type="dxa"/>
            <w:hideMark/>
          </w:tcPr>
          <w:p w14:paraId="3CC44F42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NCI-H23</w:t>
            </w:r>
          </w:p>
        </w:tc>
        <w:tc>
          <w:tcPr>
            <w:tcW w:w="1123" w:type="dxa"/>
          </w:tcPr>
          <w:p w14:paraId="5221796E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693C64B9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5800</w:t>
            </w:r>
          </w:p>
        </w:tc>
        <w:tc>
          <w:tcPr>
            <w:tcW w:w="5111" w:type="dxa"/>
            <w:hideMark/>
          </w:tcPr>
          <w:p w14:paraId="4CF0FF66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M452V</w:t>
            </w:r>
            <w:r w:rsidRPr="002348AC">
              <w:rPr>
                <w:i/>
                <w:szCs w:val="20"/>
                <w:lang w:val="en-US"/>
              </w:rPr>
              <w:t>, 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919P</w:t>
            </w:r>
            <w:r w:rsidRPr="002348AC">
              <w:rPr>
                <w:i/>
                <w:szCs w:val="20"/>
                <w:lang w:val="en-US"/>
              </w:rPr>
              <w:t>, BARD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68T</w:t>
            </w:r>
            <w:r w:rsidRPr="002348AC">
              <w:rPr>
                <w:i/>
                <w:szCs w:val="20"/>
                <w:lang w:val="en-US"/>
              </w:rPr>
              <w:t>, BRI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1054A</w:t>
            </w:r>
            <w:r w:rsidRPr="002348AC">
              <w:rPr>
                <w:i/>
                <w:szCs w:val="20"/>
                <w:lang w:val="en-US"/>
              </w:rPr>
              <w:t>, FANCI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1048Y</w:t>
            </w:r>
            <w:r w:rsidRPr="002348AC">
              <w:rPr>
                <w:i/>
                <w:szCs w:val="20"/>
                <w:lang w:val="en-US"/>
              </w:rPr>
              <w:t>, LIG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654L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51*</w:t>
            </w:r>
            <w:r w:rsidRPr="002348AC">
              <w:rPr>
                <w:i/>
                <w:szCs w:val="20"/>
                <w:lang w:val="en-US"/>
              </w:rPr>
              <w:t>, MD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1233S</w:t>
            </w:r>
            <w:r w:rsidRPr="002348AC">
              <w:rPr>
                <w:i/>
                <w:szCs w:val="20"/>
                <w:lang w:val="en-US"/>
              </w:rPr>
              <w:t>, NB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53I</w:t>
            </w:r>
            <w:r w:rsidRPr="002348AC">
              <w:rPr>
                <w:i/>
                <w:szCs w:val="20"/>
                <w:lang w:val="en-US"/>
              </w:rPr>
              <w:t>, PMS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491K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SLX4E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D1148-1149D </w:t>
            </w:r>
          </w:p>
        </w:tc>
        <w:tc>
          <w:tcPr>
            <w:tcW w:w="3544" w:type="dxa"/>
            <w:hideMark/>
          </w:tcPr>
          <w:p w14:paraId="5482BF00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E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83N</w:t>
            </w:r>
            <w:r w:rsidRPr="002348AC">
              <w:rPr>
                <w:i/>
                <w:szCs w:val="20"/>
                <w:lang w:val="en-US"/>
              </w:rPr>
              <w:t>, CDK1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52F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2C/amp</w:t>
            </w:r>
            <w:r w:rsidRPr="002348AC">
              <w:rPr>
                <w:i/>
                <w:szCs w:val="20"/>
                <w:lang w:val="en-US"/>
              </w:rPr>
              <w:t>, TOP2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977Y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N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M246I</w:t>
            </w:r>
          </w:p>
        </w:tc>
        <w:tc>
          <w:tcPr>
            <w:tcW w:w="1106" w:type="dxa"/>
            <w:hideMark/>
          </w:tcPr>
          <w:p w14:paraId="36E63FC3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8</w:t>
            </w:r>
          </w:p>
        </w:tc>
      </w:tr>
      <w:tr w:rsidR="00177760" w:rsidRPr="002348AC" w14:paraId="292F298B" w14:textId="77777777" w:rsidTr="00177760">
        <w:trPr>
          <w:trHeight w:val="449"/>
        </w:trPr>
        <w:tc>
          <w:tcPr>
            <w:tcW w:w="1602" w:type="dxa"/>
            <w:hideMark/>
          </w:tcPr>
          <w:p w14:paraId="4FA82E6B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de-DE"/>
              </w:rPr>
            </w:pPr>
            <w:r w:rsidRPr="002348AC">
              <w:rPr>
                <w:szCs w:val="20"/>
                <w:lang w:val="en-US"/>
              </w:rPr>
              <w:t>Non-small cell lung carcinoma</w:t>
            </w:r>
          </w:p>
        </w:tc>
        <w:tc>
          <w:tcPr>
            <w:tcW w:w="1520" w:type="dxa"/>
            <w:hideMark/>
          </w:tcPr>
          <w:p w14:paraId="02099BB6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A549</w:t>
            </w:r>
          </w:p>
        </w:tc>
        <w:tc>
          <w:tcPr>
            <w:tcW w:w="1123" w:type="dxa"/>
          </w:tcPr>
          <w:p w14:paraId="45A74A9E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3DE65D6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107</w:t>
            </w:r>
          </w:p>
        </w:tc>
        <w:tc>
          <w:tcPr>
            <w:tcW w:w="5111" w:type="dxa"/>
            <w:hideMark/>
          </w:tcPr>
          <w:p w14:paraId="499A0645" w14:textId="77777777" w:rsidR="00177760" w:rsidRPr="002348AC" w:rsidRDefault="00177760" w:rsidP="00177760">
            <w:pPr>
              <w:rPr>
                <w:i/>
                <w:szCs w:val="20"/>
                <w:lang w:val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proofErr w:type="spellEnd"/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PA66-68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</w:p>
          <w:p w14:paraId="34EF5457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, intron</w:t>
            </w:r>
          </w:p>
        </w:tc>
        <w:tc>
          <w:tcPr>
            <w:tcW w:w="3544" w:type="dxa"/>
            <w:hideMark/>
          </w:tcPr>
          <w:p w14:paraId="5C836E30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2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</w:t>
            </w:r>
            <w:proofErr w:type="spellEnd"/>
            <w:r w:rsidRPr="002348AC">
              <w:rPr>
                <w:i/>
                <w:szCs w:val="20"/>
                <w:lang w:val="en-US"/>
              </w:rPr>
              <w:t>, CCNE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</w:p>
        </w:tc>
        <w:tc>
          <w:tcPr>
            <w:tcW w:w="1106" w:type="dxa"/>
            <w:hideMark/>
          </w:tcPr>
          <w:p w14:paraId="39270673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9</w:t>
            </w:r>
          </w:p>
        </w:tc>
      </w:tr>
      <w:tr w:rsidR="00177760" w:rsidRPr="002348AC" w14:paraId="3B773926" w14:textId="77777777" w:rsidTr="00177760">
        <w:trPr>
          <w:trHeight w:val="471"/>
        </w:trPr>
        <w:tc>
          <w:tcPr>
            <w:tcW w:w="1602" w:type="dxa"/>
            <w:hideMark/>
          </w:tcPr>
          <w:p w14:paraId="11598314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szCs w:val="20"/>
                <w:lang w:val="en-US"/>
              </w:rPr>
              <w:t xml:space="preserve">Germinal center B cell-like </w:t>
            </w:r>
            <w:r w:rsidRPr="002348AC">
              <w:rPr>
                <w:color w:val="000000"/>
                <w:szCs w:val="20"/>
                <w:lang w:val="en-US" w:eastAsia="en-US"/>
              </w:rPr>
              <w:t>diffuse large </w:t>
            </w:r>
            <w:r w:rsidRPr="002348AC">
              <w:rPr>
                <w:bCs/>
                <w:color w:val="000000"/>
                <w:szCs w:val="20"/>
                <w:lang w:val="en-US" w:eastAsia="en-US"/>
              </w:rPr>
              <w:t>B cell lymphoma</w:t>
            </w:r>
          </w:p>
        </w:tc>
        <w:tc>
          <w:tcPr>
            <w:tcW w:w="1520" w:type="dxa"/>
            <w:hideMark/>
          </w:tcPr>
          <w:p w14:paraId="320657FB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SU-DHL-8</w:t>
            </w:r>
          </w:p>
        </w:tc>
        <w:tc>
          <w:tcPr>
            <w:tcW w:w="1123" w:type="dxa"/>
          </w:tcPr>
          <w:p w14:paraId="3869F720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543A504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573</w:t>
            </w:r>
          </w:p>
        </w:tc>
        <w:tc>
          <w:tcPr>
            <w:tcW w:w="5111" w:type="dxa"/>
            <w:hideMark/>
          </w:tcPr>
          <w:p w14:paraId="5C26A2D6" w14:textId="77777777" w:rsidR="00177760" w:rsidRPr="00E803EA" w:rsidRDefault="00177760" w:rsidP="00177760">
            <w:pPr>
              <w:rPr>
                <w:i/>
                <w:szCs w:val="20"/>
                <w:lang w:val="de-DE" w:eastAsia="en-US"/>
              </w:rPr>
            </w:pPr>
            <w:r w:rsidRPr="00E803EA">
              <w:rPr>
                <w:i/>
                <w:szCs w:val="20"/>
                <w:lang w:val="de-DE"/>
              </w:rPr>
              <w:t>ATM</w:t>
            </w:r>
            <w:r w:rsidRPr="00E803EA">
              <w:rPr>
                <w:i/>
                <w:szCs w:val="20"/>
                <w:vertAlign w:val="superscript"/>
                <w:lang w:val="de-DE"/>
              </w:rPr>
              <w:t>K1964E</w:t>
            </w:r>
            <w:r w:rsidRPr="00E803EA">
              <w:rPr>
                <w:i/>
                <w:szCs w:val="20"/>
                <w:lang w:val="de-DE"/>
              </w:rPr>
              <w:t>, FANCD2</w:t>
            </w:r>
            <w:r w:rsidRPr="00E803EA">
              <w:rPr>
                <w:i/>
                <w:szCs w:val="20"/>
                <w:vertAlign w:val="superscript"/>
                <w:lang w:val="de-DE"/>
              </w:rPr>
              <w:t>R1165Q</w:t>
            </w:r>
            <w:r w:rsidRPr="00E803EA">
              <w:rPr>
                <w:i/>
                <w:szCs w:val="20"/>
                <w:lang w:val="de-DE"/>
              </w:rPr>
              <w:t>, FEN1</w:t>
            </w:r>
            <w:r w:rsidRPr="00E803EA">
              <w:rPr>
                <w:i/>
                <w:szCs w:val="20"/>
                <w:vertAlign w:val="superscript"/>
                <w:lang w:val="de-DE"/>
              </w:rPr>
              <w:t>L190V</w:t>
            </w:r>
            <w:r w:rsidRPr="00E803EA">
              <w:rPr>
                <w:i/>
                <w:szCs w:val="20"/>
                <w:lang w:val="de-DE"/>
              </w:rPr>
              <w:t>, REV3L</w:t>
            </w:r>
            <w:r w:rsidRPr="00E803EA">
              <w:rPr>
                <w:i/>
                <w:szCs w:val="20"/>
                <w:vertAlign w:val="superscript"/>
                <w:lang w:val="de-DE"/>
              </w:rPr>
              <w:t>V1004E</w:t>
            </w:r>
            <w:r w:rsidRPr="00E803EA">
              <w:rPr>
                <w:i/>
                <w:szCs w:val="20"/>
                <w:lang w:val="de-DE"/>
              </w:rPr>
              <w:t xml:space="preserve">, </w:t>
            </w:r>
            <w:proofErr w:type="spellStart"/>
            <w:r w:rsidRPr="00E803EA">
              <w:rPr>
                <w:i/>
                <w:szCs w:val="20"/>
                <w:lang w:val="de-DE"/>
              </w:rPr>
              <w:t>PRKDC</w:t>
            </w:r>
            <w:r w:rsidRPr="00E803EA">
              <w:rPr>
                <w:i/>
                <w:szCs w:val="20"/>
                <w:vertAlign w:val="superscript"/>
                <w:lang w:val="de-DE"/>
              </w:rPr>
              <w:t>fs</w:t>
            </w:r>
            <w:proofErr w:type="spellEnd"/>
            <w:r w:rsidRPr="00E803EA">
              <w:rPr>
                <w:i/>
                <w:szCs w:val="20"/>
                <w:lang w:val="de-DE"/>
              </w:rPr>
              <w:t xml:space="preserve"> </w:t>
            </w:r>
          </w:p>
        </w:tc>
        <w:tc>
          <w:tcPr>
            <w:tcW w:w="3544" w:type="dxa"/>
            <w:hideMark/>
          </w:tcPr>
          <w:p w14:paraId="5141CCEC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72S, Q10H</w:t>
            </w:r>
            <w:r w:rsidRPr="002348AC">
              <w:rPr>
                <w:i/>
                <w:szCs w:val="20"/>
                <w:lang w:val="en-US"/>
              </w:rPr>
              <w:t>, 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599TT,</w:t>
            </w:r>
            <w:r w:rsidRPr="002348AC">
              <w:rPr>
                <w:i/>
                <w:szCs w:val="20"/>
                <w:lang w:val="en-US"/>
              </w:rPr>
              <w:t xml:space="preserve"> CDC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42N</w:t>
            </w:r>
            <w:r w:rsidRPr="002348AC">
              <w:rPr>
                <w:i/>
                <w:szCs w:val="20"/>
                <w:lang w:val="en-US"/>
              </w:rPr>
              <w:t>, TOP2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197E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49G; Y234N</w:t>
            </w:r>
          </w:p>
        </w:tc>
        <w:tc>
          <w:tcPr>
            <w:tcW w:w="1106" w:type="dxa"/>
            <w:hideMark/>
          </w:tcPr>
          <w:p w14:paraId="645F6A20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9</w:t>
            </w:r>
          </w:p>
        </w:tc>
      </w:tr>
      <w:tr w:rsidR="00177760" w:rsidRPr="002348AC" w14:paraId="7449D68D" w14:textId="77777777" w:rsidTr="00177760">
        <w:trPr>
          <w:trHeight w:val="559"/>
        </w:trPr>
        <w:tc>
          <w:tcPr>
            <w:tcW w:w="1602" w:type="dxa"/>
            <w:hideMark/>
          </w:tcPr>
          <w:p w14:paraId="67D83361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bCs/>
                <w:color w:val="000000"/>
                <w:szCs w:val="20"/>
                <w:lang w:val="en-US" w:eastAsia="en-US"/>
              </w:rPr>
              <w:t>Activated</w:t>
            </w:r>
            <w:r w:rsidRPr="002348AC">
              <w:rPr>
                <w:color w:val="000000"/>
                <w:szCs w:val="20"/>
                <w:lang w:val="en-US" w:eastAsia="en-US"/>
              </w:rPr>
              <w:t> B cell-like diffuse large </w:t>
            </w:r>
            <w:r w:rsidRPr="002348AC">
              <w:rPr>
                <w:bCs/>
                <w:color w:val="000000"/>
                <w:szCs w:val="20"/>
                <w:lang w:val="en-US" w:eastAsia="en-US"/>
              </w:rPr>
              <w:t>B cell lymphoma</w:t>
            </w:r>
          </w:p>
          <w:p w14:paraId="6C380280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de-DE"/>
              </w:rPr>
            </w:pPr>
          </w:p>
        </w:tc>
        <w:tc>
          <w:tcPr>
            <w:tcW w:w="1520" w:type="dxa"/>
            <w:hideMark/>
          </w:tcPr>
          <w:p w14:paraId="3BC4E8C7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TMD-8</w:t>
            </w:r>
          </w:p>
        </w:tc>
        <w:tc>
          <w:tcPr>
            <w:tcW w:w="1123" w:type="dxa"/>
          </w:tcPr>
          <w:p w14:paraId="0C22F2F0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proofErr w:type="spellStart"/>
            <w:r w:rsidRPr="002348AC">
              <w:rPr>
                <w:szCs w:val="20"/>
                <w:lang w:val="en-US"/>
              </w:rPr>
              <w:t>Charité</w:t>
            </w:r>
            <w:proofErr w:type="spellEnd"/>
            <w:r w:rsidRPr="002348AC">
              <w:rPr>
                <w:szCs w:val="20"/>
                <w:lang w:val="en-US"/>
              </w:rPr>
              <w:t>, Berlin, Germany</w:t>
            </w:r>
          </w:p>
        </w:tc>
        <w:tc>
          <w:tcPr>
            <w:tcW w:w="5111" w:type="dxa"/>
            <w:hideMark/>
          </w:tcPr>
          <w:p w14:paraId="33CE9018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BRI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59P</w:t>
            </w:r>
            <w:r w:rsidRPr="002348AC">
              <w:rPr>
                <w:i/>
                <w:szCs w:val="20"/>
                <w:lang w:val="en-US"/>
              </w:rPr>
              <w:t>, E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148R</w:t>
            </w:r>
            <w:r w:rsidRPr="002348AC">
              <w:rPr>
                <w:i/>
                <w:szCs w:val="20"/>
                <w:lang w:val="en-US"/>
              </w:rPr>
              <w:t>, ML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6L</w:t>
            </w:r>
          </w:p>
        </w:tc>
        <w:tc>
          <w:tcPr>
            <w:tcW w:w="3544" w:type="dxa"/>
            <w:hideMark/>
          </w:tcPr>
          <w:p w14:paraId="167AB752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170E</w:t>
            </w:r>
            <w:r w:rsidRPr="002348AC">
              <w:rPr>
                <w:i/>
                <w:szCs w:val="20"/>
                <w:lang w:val="en-US"/>
              </w:rPr>
              <w:t>, 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3L</w:t>
            </w:r>
          </w:p>
        </w:tc>
        <w:tc>
          <w:tcPr>
            <w:tcW w:w="1106" w:type="dxa"/>
            <w:hideMark/>
          </w:tcPr>
          <w:p w14:paraId="7CD78D04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79</w:t>
            </w:r>
          </w:p>
        </w:tc>
      </w:tr>
      <w:tr w:rsidR="00177760" w:rsidRPr="002348AC" w14:paraId="116F9D51" w14:textId="77777777" w:rsidTr="00177760">
        <w:trPr>
          <w:trHeight w:val="415"/>
        </w:trPr>
        <w:tc>
          <w:tcPr>
            <w:tcW w:w="1602" w:type="dxa"/>
            <w:hideMark/>
          </w:tcPr>
          <w:p w14:paraId="4FB8C20D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Lymphoma, mantle cell</w:t>
            </w:r>
          </w:p>
        </w:tc>
        <w:tc>
          <w:tcPr>
            <w:tcW w:w="1520" w:type="dxa"/>
            <w:hideMark/>
          </w:tcPr>
          <w:p w14:paraId="7DF95D09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REC-1</w:t>
            </w:r>
          </w:p>
        </w:tc>
        <w:tc>
          <w:tcPr>
            <w:tcW w:w="1123" w:type="dxa"/>
          </w:tcPr>
          <w:p w14:paraId="62732D2F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77995B48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3004</w:t>
            </w:r>
          </w:p>
        </w:tc>
        <w:tc>
          <w:tcPr>
            <w:tcW w:w="5111" w:type="dxa"/>
            <w:hideMark/>
          </w:tcPr>
          <w:p w14:paraId="514FD8FC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707P/amp</w:t>
            </w:r>
            <w:r w:rsidRPr="002348AC">
              <w:rPr>
                <w:i/>
                <w:szCs w:val="20"/>
                <w:lang w:val="en-US"/>
              </w:rPr>
              <w:t>, 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3872R;fs</w:t>
            </w:r>
            <w:r w:rsidRPr="002348AC">
              <w:rPr>
                <w:i/>
                <w:szCs w:val="20"/>
                <w:lang w:val="en-US"/>
              </w:rPr>
              <w:t>, POL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382S</w:t>
            </w:r>
          </w:p>
        </w:tc>
        <w:tc>
          <w:tcPr>
            <w:tcW w:w="3544" w:type="dxa"/>
            <w:hideMark/>
          </w:tcPr>
          <w:p w14:paraId="7F4410E3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317*; G245D</w:t>
            </w:r>
          </w:p>
        </w:tc>
        <w:tc>
          <w:tcPr>
            <w:tcW w:w="1106" w:type="dxa"/>
            <w:hideMark/>
          </w:tcPr>
          <w:p w14:paraId="7148D065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0</w:t>
            </w:r>
          </w:p>
        </w:tc>
      </w:tr>
      <w:tr w:rsidR="00177760" w:rsidRPr="002348AC" w14:paraId="6647EBDF" w14:textId="77777777" w:rsidTr="00177760">
        <w:trPr>
          <w:trHeight w:val="862"/>
        </w:trPr>
        <w:tc>
          <w:tcPr>
            <w:tcW w:w="1602" w:type="dxa"/>
            <w:hideMark/>
          </w:tcPr>
          <w:p w14:paraId="01F2F230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Lymphoma, mantle cell</w:t>
            </w:r>
          </w:p>
        </w:tc>
        <w:tc>
          <w:tcPr>
            <w:tcW w:w="1520" w:type="dxa"/>
            <w:hideMark/>
          </w:tcPr>
          <w:p w14:paraId="6041D308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Jeko-1</w:t>
            </w:r>
          </w:p>
        </w:tc>
        <w:tc>
          <w:tcPr>
            <w:tcW w:w="1123" w:type="dxa"/>
          </w:tcPr>
          <w:p w14:paraId="5849D191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22F99B98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553</w:t>
            </w:r>
          </w:p>
        </w:tc>
        <w:tc>
          <w:tcPr>
            <w:tcW w:w="5111" w:type="dxa"/>
            <w:hideMark/>
          </w:tcPr>
          <w:p w14:paraId="5CD2C99E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ATRX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46C</w:t>
            </w:r>
            <w:r w:rsidRPr="002348AC">
              <w:rPr>
                <w:i/>
                <w:szCs w:val="20"/>
                <w:lang w:val="en-US"/>
              </w:rPr>
              <w:t>, BA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609G</w:t>
            </w:r>
            <w:r w:rsidRPr="002348AC">
              <w:rPr>
                <w:i/>
                <w:szCs w:val="20"/>
                <w:lang w:val="en-US"/>
              </w:rPr>
              <w:t>, 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742S</w:t>
            </w:r>
            <w:r w:rsidRPr="002348AC">
              <w:rPr>
                <w:i/>
                <w:szCs w:val="20"/>
                <w:lang w:val="en-US"/>
              </w:rPr>
              <w:t>, C17orf7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93S</w:t>
            </w:r>
            <w:r w:rsidRPr="002348AC">
              <w:rPr>
                <w:i/>
                <w:szCs w:val="20"/>
                <w:lang w:val="en-US"/>
              </w:rPr>
              <w:t>, CHEK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18A</w:t>
            </w:r>
            <w:r w:rsidRPr="002348AC">
              <w:rPr>
                <w:i/>
                <w:szCs w:val="20"/>
                <w:lang w:val="en-US"/>
              </w:rPr>
              <w:t>, DCLRE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002C</w:t>
            </w:r>
            <w:r w:rsidRPr="002348AC">
              <w:rPr>
                <w:i/>
                <w:szCs w:val="20"/>
                <w:lang w:val="en-US"/>
              </w:rPr>
              <w:t>, E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31M</w:t>
            </w:r>
            <w:r w:rsidRPr="002348AC">
              <w:rPr>
                <w:i/>
                <w:szCs w:val="20"/>
                <w:lang w:val="en-US"/>
              </w:rPr>
              <w:t>, ERCC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27I</w:t>
            </w:r>
            <w:r w:rsidRPr="002348AC">
              <w:rPr>
                <w:i/>
                <w:szCs w:val="20"/>
                <w:lang w:val="en-US"/>
              </w:rPr>
              <w:t>, ML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397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21S</w:t>
            </w:r>
            <w:r w:rsidRPr="002348AC">
              <w:rPr>
                <w:i/>
                <w:szCs w:val="20"/>
                <w:lang w:val="en-US"/>
              </w:rPr>
              <w:t>, 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395C</w:t>
            </w:r>
          </w:p>
        </w:tc>
        <w:tc>
          <w:tcPr>
            <w:tcW w:w="3544" w:type="dxa"/>
            <w:hideMark/>
          </w:tcPr>
          <w:p w14:paraId="1D8DA378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751A</w:t>
            </w:r>
            <w:r w:rsidRPr="002348AC">
              <w:rPr>
                <w:i/>
                <w:szCs w:val="20"/>
                <w:lang w:val="en-US"/>
              </w:rPr>
              <w:t>, CCN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347L</w:t>
            </w:r>
            <w:r w:rsidRPr="002348AC">
              <w:rPr>
                <w:i/>
                <w:szCs w:val="20"/>
                <w:lang w:val="en-US"/>
              </w:rPr>
              <w:t>, TMPRSS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82D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1106" w:type="dxa"/>
            <w:hideMark/>
          </w:tcPr>
          <w:p w14:paraId="5DC4E9BD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8</w:t>
            </w:r>
          </w:p>
        </w:tc>
      </w:tr>
      <w:tr w:rsidR="00177760" w:rsidRPr="002348AC" w14:paraId="2D6187AD" w14:textId="77777777" w:rsidTr="00177760">
        <w:trPr>
          <w:trHeight w:val="409"/>
        </w:trPr>
        <w:tc>
          <w:tcPr>
            <w:tcW w:w="1602" w:type="dxa"/>
            <w:hideMark/>
          </w:tcPr>
          <w:p w14:paraId="7030BFA6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Lymphoma, mantle cell</w:t>
            </w:r>
          </w:p>
        </w:tc>
        <w:tc>
          <w:tcPr>
            <w:tcW w:w="1520" w:type="dxa"/>
            <w:hideMark/>
          </w:tcPr>
          <w:p w14:paraId="193523E4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GRANTA-519</w:t>
            </w:r>
          </w:p>
        </w:tc>
        <w:tc>
          <w:tcPr>
            <w:tcW w:w="1123" w:type="dxa"/>
          </w:tcPr>
          <w:p w14:paraId="26AE9A8D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136BD9F5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342</w:t>
            </w:r>
          </w:p>
        </w:tc>
        <w:tc>
          <w:tcPr>
            <w:tcW w:w="5111" w:type="dxa"/>
            <w:hideMark/>
          </w:tcPr>
          <w:p w14:paraId="2B955177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832C;splice_acceptor</w:t>
            </w:r>
            <w:r w:rsidRPr="002348AC">
              <w:rPr>
                <w:i/>
                <w:szCs w:val="20"/>
                <w:lang w:val="en-US"/>
              </w:rPr>
              <w:t>, ERCC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189V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, intron</w:t>
            </w:r>
          </w:p>
        </w:tc>
        <w:tc>
          <w:tcPr>
            <w:tcW w:w="3544" w:type="dxa"/>
            <w:hideMark/>
          </w:tcPr>
          <w:p w14:paraId="1A630452" w14:textId="77777777" w:rsidR="00177760" w:rsidRPr="002348AC" w:rsidRDefault="00177760" w:rsidP="00177760">
            <w:pPr>
              <w:rPr>
                <w:i/>
                <w:szCs w:val="20"/>
                <w:lang w:val="en-US"/>
              </w:rPr>
            </w:pPr>
            <w:r w:rsidRPr="002348AC">
              <w:rPr>
                <w:i/>
                <w:szCs w:val="20"/>
                <w:lang w:val="en-US"/>
              </w:rPr>
              <w:t>CCNK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37Q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</w:p>
          <w:p w14:paraId="63A97935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>, intron, elongation</w:t>
            </w:r>
            <w:r w:rsidRPr="002348AC">
              <w:rPr>
                <w:i/>
                <w:szCs w:val="20"/>
                <w:lang w:val="en-US"/>
              </w:rPr>
              <w:t xml:space="preserve"> </w:t>
            </w:r>
          </w:p>
        </w:tc>
        <w:tc>
          <w:tcPr>
            <w:tcW w:w="1106" w:type="dxa"/>
            <w:hideMark/>
          </w:tcPr>
          <w:p w14:paraId="779BC1AA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30</w:t>
            </w:r>
          </w:p>
        </w:tc>
      </w:tr>
      <w:tr w:rsidR="00177760" w:rsidRPr="002348AC" w14:paraId="765E930A" w14:textId="77777777" w:rsidTr="00177760">
        <w:trPr>
          <w:trHeight w:val="431"/>
        </w:trPr>
        <w:tc>
          <w:tcPr>
            <w:tcW w:w="1602" w:type="dxa"/>
            <w:hideMark/>
          </w:tcPr>
          <w:p w14:paraId="119EC780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lastRenderedPageBreak/>
              <w:t>Lymphoma, mantle cell</w:t>
            </w:r>
          </w:p>
        </w:tc>
        <w:tc>
          <w:tcPr>
            <w:tcW w:w="1520" w:type="dxa"/>
            <w:hideMark/>
          </w:tcPr>
          <w:p w14:paraId="13583033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JVM-2</w:t>
            </w:r>
          </w:p>
        </w:tc>
        <w:tc>
          <w:tcPr>
            <w:tcW w:w="1123" w:type="dxa"/>
          </w:tcPr>
          <w:p w14:paraId="393DDEEF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159E387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3002</w:t>
            </w:r>
          </w:p>
        </w:tc>
        <w:tc>
          <w:tcPr>
            <w:tcW w:w="5111" w:type="dxa"/>
            <w:hideMark/>
          </w:tcPr>
          <w:p w14:paraId="71E8E533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FANC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701*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</w:p>
        </w:tc>
        <w:tc>
          <w:tcPr>
            <w:tcW w:w="3544" w:type="dxa"/>
            <w:hideMark/>
          </w:tcPr>
          <w:p w14:paraId="0EADC9AB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12K</w:t>
            </w:r>
          </w:p>
        </w:tc>
        <w:tc>
          <w:tcPr>
            <w:tcW w:w="1106" w:type="dxa"/>
            <w:hideMark/>
          </w:tcPr>
          <w:p w14:paraId="3C1E6D94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32</w:t>
            </w:r>
          </w:p>
        </w:tc>
      </w:tr>
      <w:tr w:rsidR="00177760" w:rsidRPr="002348AC" w14:paraId="6FE6A86E" w14:textId="77777777" w:rsidTr="00177760">
        <w:trPr>
          <w:trHeight w:val="543"/>
        </w:trPr>
        <w:tc>
          <w:tcPr>
            <w:tcW w:w="1602" w:type="dxa"/>
            <w:hideMark/>
          </w:tcPr>
          <w:p w14:paraId="253BE364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Melanoma</w:t>
            </w:r>
          </w:p>
        </w:tc>
        <w:tc>
          <w:tcPr>
            <w:tcW w:w="1520" w:type="dxa"/>
            <w:hideMark/>
          </w:tcPr>
          <w:p w14:paraId="058F3771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HT-144</w:t>
            </w:r>
          </w:p>
        </w:tc>
        <w:tc>
          <w:tcPr>
            <w:tcW w:w="1123" w:type="dxa"/>
          </w:tcPr>
          <w:p w14:paraId="624EA1CC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7DA1EE5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HTB-63</w:t>
            </w:r>
          </w:p>
        </w:tc>
        <w:tc>
          <w:tcPr>
            <w:tcW w:w="5111" w:type="dxa"/>
            <w:hideMark/>
          </w:tcPr>
          <w:p w14:paraId="48417AA3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2845*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FANCI</w:t>
            </w:r>
            <w:r w:rsidRPr="002348AC">
              <w:rPr>
                <w:i/>
                <w:color w:val="000000" w:themeColor="text1"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XRCC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78K</w:t>
            </w:r>
          </w:p>
        </w:tc>
        <w:tc>
          <w:tcPr>
            <w:tcW w:w="3544" w:type="dxa"/>
            <w:hideMark/>
          </w:tcPr>
          <w:p w14:paraId="130AA2F3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00E</w:t>
            </w:r>
            <w:r w:rsidRPr="002348AC">
              <w:rPr>
                <w:i/>
                <w:szCs w:val="20"/>
                <w:lang w:val="en-US"/>
              </w:rPr>
              <w:t>, CDK1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76T</w:t>
            </w:r>
          </w:p>
        </w:tc>
        <w:tc>
          <w:tcPr>
            <w:tcW w:w="1106" w:type="dxa"/>
            <w:hideMark/>
          </w:tcPr>
          <w:p w14:paraId="1A19EEB0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40</w:t>
            </w:r>
          </w:p>
        </w:tc>
      </w:tr>
      <w:tr w:rsidR="00177760" w:rsidRPr="002348AC" w14:paraId="1C74834C" w14:textId="77777777" w:rsidTr="00177760">
        <w:trPr>
          <w:trHeight w:val="565"/>
        </w:trPr>
        <w:tc>
          <w:tcPr>
            <w:tcW w:w="1602" w:type="dxa"/>
            <w:hideMark/>
          </w:tcPr>
          <w:p w14:paraId="7ED883A3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Neuroblastoma</w:t>
            </w:r>
          </w:p>
        </w:tc>
        <w:tc>
          <w:tcPr>
            <w:tcW w:w="1520" w:type="dxa"/>
            <w:hideMark/>
          </w:tcPr>
          <w:p w14:paraId="533EF1D6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SH-SY5Y</w:t>
            </w:r>
          </w:p>
        </w:tc>
        <w:tc>
          <w:tcPr>
            <w:tcW w:w="1123" w:type="dxa"/>
          </w:tcPr>
          <w:p w14:paraId="30D06EB1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47334EDF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2266</w:t>
            </w:r>
          </w:p>
        </w:tc>
        <w:tc>
          <w:tcPr>
            <w:tcW w:w="5111" w:type="dxa"/>
            <w:hideMark/>
          </w:tcPr>
          <w:p w14:paraId="1665A14C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HEK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PA66-68-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</w:p>
        </w:tc>
        <w:tc>
          <w:tcPr>
            <w:tcW w:w="3544" w:type="dxa"/>
            <w:hideMark/>
          </w:tcPr>
          <w:p w14:paraId="53E9A3BF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none</w:t>
            </w:r>
          </w:p>
        </w:tc>
        <w:tc>
          <w:tcPr>
            <w:tcW w:w="1106" w:type="dxa"/>
            <w:hideMark/>
          </w:tcPr>
          <w:p w14:paraId="453BA6A3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3</w:t>
            </w:r>
          </w:p>
        </w:tc>
      </w:tr>
      <w:tr w:rsidR="00177760" w:rsidRPr="002348AC" w14:paraId="4D89768F" w14:textId="77777777" w:rsidTr="00177760">
        <w:trPr>
          <w:trHeight w:val="397"/>
        </w:trPr>
        <w:tc>
          <w:tcPr>
            <w:tcW w:w="1602" w:type="dxa"/>
            <w:hideMark/>
          </w:tcPr>
          <w:p w14:paraId="3CDDCA69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Ovarian carcinoma</w:t>
            </w:r>
          </w:p>
        </w:tc>
        <w:tc>
          <w:tcPr>
            <w:tcW w:w="1520" w:type="dxa"/>
            <w:hideMark/>
          </w:tcPr>
          <w:p w14:paraId="23AAE2C8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A2780</w:t>
            </w:r>
          </w:p>
        </w:tc>
        <w:tc>
          <w:tcPr>
            <w:tcW w:w="1123" w:type="dxa"/>
          </w:tcPr>
          <w:p w14:paraId="6DCAD4D1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ECACC-93112519</w:t>
            </w:r>
          </w:p>
        </w:tc>
        <w:tc>
          <w:tcPr>
            <w:tcW w:w="5111" w:type="dxa"/>
            <w:hideMark/>
          </w:tcPr>
          <w:p w14:paraId="19533EAE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430*, R1721fs*4</w:t>
            </w:r>
            <w:r w:rsidRPr="002348AC">
              <w:rPr>
                <w:i/>
                <w:szCs w:val="20"/>
                <w:lang w:val="en-US"/>
              </w:rPr>
              <w:t>, 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604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FANC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PARP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630E</w:t>
            </w:r>
            <w:r w:rsidRPr="002348AC">
              <w:rPr>
                <w:i/>
                <w:szCs w:val="20"/>
                <w:lang w:val="en-US"/>
              </w:rPr>
              <w:t>, POL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56Q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BBP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676N</w:t>
            </w:r>
          </w:p>
        </w:tc>
        <w:tc>
          <w:tcPr>
            <w:tcW w:w="3544" w:type="dxa"/>
            <w:hideMark/>
          </w:tcPr>
          <w:p w14:paraId="29984A4A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123V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082I</w:t>
            </w:r>
            <w:r w:rsidRPr="002348AC">
              <w:rPr>
                <w:i/>
                <w:szCs w:val="20"/>
                <w:lang w:val="en-US"/>
              </w:rPr>
              <w:t>, 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28;R130del</w:t>
            </w:r>
            <w:r w:rsidRPr="002348AC">
              <w:rPr>
                <w:i/>
                <w:szCs w:val="20"/>
                <w:lang w:val="en-US"/>
              </w:rPr>
              <w:t>, TOP2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530I</w:t>
            </w:r>
            <w:r w:rsidRPr="002348AC">
              <w:rPr>
                <w:i/>
                <w:szCs w:val="20"/>
                <w:lang w:val="en-US"/>
              </w:rPr>
              <w:t>, 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26M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65K</w:t>
            </w:r>
          </w:p>
        </w:tc>
        <w:tc>
          <w:tcPr>
            <w:tcW w:w="1106" w:type="dxa"/>
            <w:hideMark/>
          </w:tcPr>
          <w:p w14:paraId="5266D1BF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21</w:t>
            </w:r>
          </w:p>
        </w:tc>
      </w:tr>
      <w:tr w:rsidR="00177760" w:rsidRPr="002348AC" w14:paraId="7F88ADC4" w14:textId="77777777" w:rsidTr="00177760">
        <w:trPr>
          <w:trHeight w:val="560"/>
        </w:trPr>
        <w:tc>
          <w:tcPr>
            <w:tcW w:w="1602" w:type="dxa"/>
            <w:hideMark/>
          </w:tcPr>
          <w:p w14:paraId="2D96348D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Ovarian carcinoma</w:t>
            </w:r>
          </w:p>
        </w:tc>
        <w:tc>
          <w:tcPr>
            <w:tcW w:w="1520" w:type="dxa"/>
            <w:hideMark/>
          </w:tcPr>
          <w:p w14:paraId="766ACE93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SK-OV-3</w:t>
            </w:r>
          </w:p>
        </w:tc>
        <w:tc>
          <w:tcPr>
            <w:tcW w:w="1123" w:type="dxa"/>
          </w:tcPr>
          <w:p w14:paraId="7A83D6EF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ED980A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HTB-77</w:t>
            </w:r>
          </w:p>
        </w:tc>
        <w:tc>
          <w:tcPr>
            <w:tcW w:w="5111" w:type="dxa"/>
            <w:hideMark/>
          </w:tcPr>
          <w:p w14:paraId="6928EA1E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586*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proofErr w:type="spellEnd"/>
            <w:r w:rsidRPr="002348AC">
              <w:rPr>
                <w:i/>
                <w:szCs w:val="20"/>
                <w:lang w:val="en-US"/>
              </w:rPr>
              <w:t>, FANC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205V</w:t>
            </w:r>
            <w:r w:rsidRPr="002348AC">
              <w:rPr>
                <w:i/>
                <w:szCs w:val="20"/>
                <w:lang w:val="en-US"/>
              </w:rPr>
              <w:t>, FBXW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505L</w:t>
            </w:r>
            <w:r w:rsidRPr="002348AC">
              <w:rPr>
                <w:i/>
                <w:szCs w:val="20"/>
                <w:lang w:val="en-US"/>
              </w:rPr>
              <w:t>, TD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46C</w:t>
            </w:r>
            <w:r w:rsidRPr="002348AC">
              <w:rPr>
                <w:i/>
                <w:szCs w:val="20"/>
                <w:lang w:val="en-US"/>
              </w:rPr>
              <w:t>, TOP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295S</w:t>
            </w:r>
          </w:p>
        </w:tc>
        <w:tc>
          <w:tcPr>
            <w:tcW w:w="3544" w:type="dxa"/>
            <w:hideMark/>
          </w:tcPr>
          <w:p w14:paraId="61AA793B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APCfs</w:t>
            </w:r>
            <w:proofErr w:type="spellEnd"/>
            <w:r w:rsidRPr="002348AC">
              <w:rPr>
                <w:i/>
                <w:szCs w:val="20"/>
                <w:lang w:val="en-US"/>
              </w:rPr>
              <w:t>, TOP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295S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1047R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CDC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el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1106" w:type="dxa"/>
            <w:hideMark/>
          </w:tcPr>
          <w:p w14:paraId="63F9C1B2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33</w:t>
            </w:r>
          </w:p>
        </w:tc>
      </w:tr>
      <w:tr w:rsidR="00177760" w:rsidRPr="002348AC" w14:paraId="57E4336F" w14:textId="77777777" w:rsidTr="00177760">
        <w:trPr>
          <w:trHeight w:val="1602"/>
        </w:trPr>
        <w:tc>
          <w:tcPr>
            <w:tcW w:w="1602" w:type="dxa"/>
            <w:hideMark/>
          </w:tcPr>
          <w:p w14:paraId="397F2BD1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Ovarian carcinoma</w:t>
            </w:r>
          </w:p>
        </w:tc>
        <w:tc>
          <w:tcPr>
            <w:tcW w:w="1520" w:type="dxa"/>
            <w:hideMark/>
          </w:tcPr>
          <w:p w14:paraId="5EC0D541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IGROV-1</w:t>
            </w:r>
          </w:p>
        </w:tc>
        <w:tc>
          <w:tcPr>
            <w:tcW w:w="1123" w:type="dxa"/>
          </w:tcPr>
          <w:p w14:paraId="26C200C5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NCI-60 panel; Sample ID No. 26</w:t>
            </w:r>
          </w:p>
        </w:tc>
        <w:tc>
          <w:tcPr>
            <w:tcW w:w="5111" w:type="dxa"/>
            <w:hideMark/>
          </w:tcPr>
          <w:p w14:paraId="7BA45D74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SI-H, 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1850fs*4,G276fs*87</w:t>
            </w:r>
            <w:r w:rsidRPr="002348AC">
              <w:rPr>
                <w:i/>
                <w:szCs w:val="20"/>
                <w:lang w:val="en-US"/>
              </w:rPr>
              <w:t>, 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48Q</w:t>
            </w:r>
            <w:r w:rsidRPr="002348AC">
              <w:rPr>
                <w:i/>
                <w:szCs w:val="20"/>
                <w:lang w:val="en-US"/>
              </w:rPr>
              <w:t>, 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654fs*47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3150T</w:t>
            </w:r>
            <w:r w:rsidRPr="002348AC">
              <w:rPr>
                <w:i/>
                <w:szCs w:val="20"/>
                <w:lang w:val="en-US"/>
              </w:rPr>
              <w:t>, C1orf8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180C</w:t>
            </w:r>
            <w:r w:rsidRPr="002348AC">
              <w:rPr>
                <w:i/>
                <w:szCs w:val="20"/>
                <w:lang w:val="en-US"/>
              </w:rPr>
              <w:t>, CHEK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 DD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D1115N, </w:t>
            </w:r>
            <w:r w:rsidRPr="002348AC">
              <w:rPr>
                <w:i/>
                <w:szCs w:val="20"/>
                <w:lang w:val="en-US"/>
              </w:rPr>
              <w:t>LIG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; truncation</w:t>
            </w:r>
            <w:r w:rsidRPr="002348AC">
              <w:rPr>
                <w:i/>
                <w:szCs w:val="20"/>
                <w:lang w:val="en-US"/>
              </w:rPr>
              <w:t>, ML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505fs*3;A586V</w:t>
            </w:r>
            <w:r w:rsidRPr="002348AC">
              <w:rPr>
                <w:i/>
                <w:szCs w:val="20"/>
                <w:lang w:val="en-US"/>
              </w:rPr>
              <w:t>, MRE1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525K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539V; F780L; D943N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UTY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lang w:val="en-US"/>
              </w:rPr>
              <w:t>, PAL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787I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>; L45I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OL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PNK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490A</w:t>
            </w:r>
            <w:r w:rsidRPr="002348AC">
              <w:rPr>
                <w:i/>
                <w:szCs w:val="20"/>
                <w:lang w:val="en-US"/>
              </w:rPr>
              <w:t>, 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C1454Y;Y155C</w:t>
            </w:r>
            <w:r w:rsidRPr="002348AC">
              <w:rPr>
                <w:i/>
                <w:szCs w:val="20"/>
                <w:lang w:val="en-US"/>
              </w:rPr>
              <w:t>,  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155C</w:t>
            </w:r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RAD5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130K</w:t>
            </w:r>
            <w:r w:rsidRPr="002348AC">
              <w:rPr>
                <w:i/>
                <w:szCs w:val="20"/>
                <w:lang w:val="en-US"/>
              </w:rPr>
              <w:t>, RBBP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D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179S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051F</w:t>
            </w:r>
            <w:r w:rsidRPr="002348AC">
              <w:rPr>
                <w:i/>
                <w:szCs w:val="20"/>
                <w:lang w:val="en-US"/>
              </w:rPr>
              <w:t>, US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36I</w:t>
            </w:r>
            <w:r w:rsidRPr="002348AC">
              <w:rPr>
                <w:i/>
                <w:szCs w:val="20"/>
                <w:lang w:val="en-US"/>
              </w:rPr>
              <w:t>,UIM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18T</w:t>
            </w:r>
          </w:p>
        </w:tc>
        <w:tc>
          <w:tcPr>
            <w:tcW w:w="3544" w:type="dxa"/>
            <w:hideMark/>
          </w:tcPr>
          <w:p w14:paraId="6BA22DD0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00V</w:t>
            </w:r>
            <w:r w:rsidRPr="002348AC">
              <w:rPr>
                <w:i/>
                <w:szCs w:val="20"/>
                <w:lang w:val="en-US"/>
              </w:rPr>
              <w:t>, CCN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47N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742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8C;*1069W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OP2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605Q</w:t>
            </w:r>
            <w:r w:rsidRPr="002348AC">
              <w:rPr>
                <w:i/>
                <w:szCs w:val="20"/>
                <w:lang w:val="en-US"/>
              </w:rPr>
              <w:t>, TOP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395G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126C;fs</w:t>
            </w:r>
          </w:p>
        </w:tc>
        <w:tc>
          <w:tcPr>
            <w:tcW w:w="1106" w:type="dxa"/>
            <w:hideMark/>
          </w:tcPr>
          <w:p w14:paraId="47C47C5F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96</w:t>
            </w:r>
          </w:p>
        </w:tc>
      </w:tr>
      <w:tr w:rsidR="00177760" w:rsidRPr="002348AC" w14:paraId="673C8712" w14:textId="77777777" w:rsidTr="00177760">
        <w:trPr>
          <w:trHeight w:val="922"/>
        </w:trPr>
        <w:tc>
          <w:tcPr>
            <w:tcW w:w="1602" w:type="dxa"/>
            <w:hideMark/>
          </w:tcPr>
          <w:p w14:paraId="68960AE1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Ovarian carcinoma</w:t>
            </w:r>
          </w:p>
        </w:tc>
        <w:tc>
          <w:tcPr>
            <w:tcW w:w="1520" w:type="dxa"/>
            <w:hideMark/>
          </w:tcPr>
          <w:p w14:paraId="5F2C469C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OVCAR-8</w:t>
            </w:r>
          </w:p>
        </w:tc>
        <w:tc>
          <w:tcPr>
            <w:tcW w:w="1123" w:type="dxa"/>
          </w:tcPr>
          <w:p w14:paraId="409DA597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NCI-60 panel; Sample ID No. 25</w:t>
            </w:r>
          </w:p>
        </w:tc>
        <w:tc>
          <w:tcPr>
            <w:tcW w:w="5111" w:type="dxa"/>
            <w:hideMark/>
          </w:tcPr>
          <w:p w14:paraId="7AE6604D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13L</w:t>
            </w:r>
            <w:r w:rsidRPr="002348AC">
              <w:rPr>
                <w:i/>
                <w:szCs w:val="20"/>
                <w:lang w:val="en-US"/>
              </w:rPr>
              <w:t>, GTF2H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327F</w:t>
            </w:r>
            <w:r w:rsidRPr="002348AC">
              <w:rPr>
                <w:i/>
                <w:szCs w:val="20"/>
                <w:lang w:val="en-US"/>
              </w:rPr>
              <w:t>, MGMT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233L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727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_fs</w:t>
            </w:r>
            <w:proofErr w:type="spellEnd"/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3040V</w:t>
            </w:r>
            <w:r w:rsidRPr="002348AC">
              <w:rPr>
                <w:i/>
                <w:szCs w:val="20"/>
                <w:lang w:val="en-US"/>
              </w:rPr>
              <w:t>, X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93V</w:t>
            </w:r>
          </w:p>
        </w:tc>
        <w:tc>
          <w:tcPr>
            <w:tcW w:w="3544" w:type="dxa"/>
            <w:hideMark/>
          </w:tcPr>
          <w:p w14:paraId="730970FE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225S</w:t>
            </w:r>
            <w:r w:rsidRPr="002348AC">
              <w:rPr>
                <w:i/>
                <w:szCs w:val="20"/>
                <w:lang w:val="en-US"/>
              </w:rPr>
              <w:t>, ERB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776V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121H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</w:p>
        </w:tc>
        <w:tc>
          <w:tcPr>
            <w:tcW w:w="1106" w:type="dxa"/>
            <w:hideMark/>
          </w:tcPr>
          <w:p w14:paraId="4C40A666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110</w:t>
            </w:r>
          </w:p>
        </w:tc>
      </w:tr>
      <w:tr w:rsidR="00177760" w:rsidRPr="002348AC" w14:paraId="5CE28462" w14:textId="77777777" w:rsidTr="00177760">
        <w:trPr>
          <w:trHeight w:val="55"/>
        </w:trPr>
        <w:tc>
          <w:tcPr>
            <w:tcW w:w="1602" w:type="dxa"/>
            <w:hideMark/>
          </w:tcPr>
          <w:p w14:paraId="1816AC96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Pancreatic carcinoma</w:t>
            </w:r>
          </w:p>
        </w:tc>
        <w:tc>
          <w:tcPr>
            <w:tcW w:w="1520" w:type="dxa"/>
            <w:hideMark/>
          </w:tcPr>
          <w:p w14:paraId="38E7B150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BxPC3</w:t>
            </w:r>
          </w:p>
        </w:tc>
        <w:tc>
          <w:tcPr>
            <w:tcW w:w="1123" w:type="dxa"/>
          </w:tcPr>
          <w:p w14:paraId="2B8A1418" w14:textId="77777777" w:rsidR="00177760" w:rsidRPr="002348AC" w:rsidRDefault="00177760" w:rsidP="00177760">
            <w:pPr>
              <w:jc w:val="both"/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6B31A1E0" w14:textId="77777777" w:rsidR="00177760" w:rsidRPr="002348AC" w:rsidRDefault="00177760" w:rsidP="00177760">
            <w:pPr>
              <w:jc w:val="both"/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1687</w:t>
            </w:r>
          </w:p>
        </w:tc>
        <w:tc>
          <w:tcPr>
            <w:tcW w:w="5111" w:type="dxa"/>
            <w:hideMark/>
          </w:tcPr>
          <w:p w14:paraId="6A1C0150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E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56Q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 </w:t>
            </w:r>
          </w:p>
        </w:tc>
        <w:tc>
          <w:tcPr>
            <w:tcW w:w="3544" w:type="dxa"/>
            <w:hideMark/>
          </w:tcPr>
          <w:p w14:paraId="4F6B4C7A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TAPTP487-492A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220C</w:t>
            </w:r>
          </w:p>
        </w:tc>
        <w:tc>
          <w:tcPr>
            <w:tcW w:w="1106" w:type="dxa"/>
            <w:hideMark/>
          </w:tcPr>
          <w:p w14:paraId="6261CC2B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44</w:t>
            </w:r>
          </w:p>
        </w:tc>
      </w:tr>
      <w:tr w:rsidR="00177760" w:rsidRPr="002348AC" w14:paraId="26382681" w14:textId="77777777" w:rsidTr="00177760">
        <w:trPr>
          <w:trHeight w:val="505"/>
        </w:trPr>
        <w:tc>
          <w:tcPr>
            <w:tcW w:w="1602" w:type="dxa"/>
            <w:hideMark/>
          </w:tcPr>
          <w:p w14:paraId="78FD799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Pancreatic carcinoma</w:t>
            </w:r>
          </w:p>
        </w:tc>
        <w:tc>
          <w:tcPr>
            <w:tcW w:w="1520" w:type="dxa"/>
            <w:hideMark/>
          </w:tcPr>
          <w:p w14:paraId="2F2F9052" w14:textId="77777777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AsPc-1</w:t>
            </w:r>
          </w:p>
        </w:tc>
        <w:tc>
          <w:tcPr>
            <w:tcW w:w="1123" w:type="dxa"/>
          </w:tcPr>
          <w:p w14:paraId="4EC05F3F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4512DC56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1682</w:t>
            </w:r>
          </w:p>
        </w:tc>
        <w:tc>
          <w:tcPr>
            <w:tcW w:w="5111" w:type="dxa"/>
            <w:hideMark/>
          </w:tcPr>
          <w:p w14:paraId="7F9BB105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FBXW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465C</w:t>
            </w:r>
            <w:r w:rsidRPr="002348AC">
              <w:rPr>
                <w:i/>
                <w:szCs w:val="20"/>
                <w:lang w:val="en-US"/>
              </w:rPr>
              <w:t>, PARP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M1110L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 </w:t>
            </w:r>
          </w:p>
        </w:tc>
        <w:tc>
          <w:tcPr>
            <w:tcW w:w="3544" w:type="dxa"/>
            <w:hideMark/>
          </w:tcPr>
          <w:p w14:paraId="12E30E98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DYRK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14C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2D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1106" w:type="dxa"/>
            <w:hideMark/>
          </w:tcPr>
          <w:p w14:paraId="2BB3A7C6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49</w:t>
            </w:r>
          </w:p>
        </w:tc>
      </w:tr>
      <w:tr w:rsidR="00177760" w:rsidRPr="002348AC" w14:paraId="264DAE05" w14:textId="77777777" w:rsidTr="00177760">
        <w:trPr>
          <w:trHeight w:val="562"/>
        </w:trPr>
        <w:tc>
          <w:tcPr>
            <w:tcW w:w="1602" w:type="dxa"/>
            <w:hideMark/>
          </w:tcPr>
          <w:p w14:paraId="5329F8F4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/>
              </w:rPr>
              <w:t>Pancreatic carcinoma</w:t>
            </w:r>
          </w:p>
        </w:tc>
        <w:tc>
          <w:tcPr>
            <w:tcW w:w="1520" w:type="dxa"/>
            <w:hideMark/>
          </w:tcPr>
          <w:p w14:paraId="0C409D88" w14:textId="0F35855B" w:rsidR="00177760" w:rsidRPr="002348AC" w:rsidRDefault="00177760" w:rsidP="00177760">
            <w:pPr>
              <w:widowControl w:val="0"/>
              <w:adjustRightInd w:val="0"/>
              <w:rPr>
                <w:color w:val="333333"/>
                <w:szCs w:val="20"/>
                <w:lang w:val="en-US" w:eastAsia="de-DE"/>
              </w:rPr>
            </w:pPr>
            <w:r w:rsidRPr="00B95E43">
              <w:rPr>
                <w:color w:val="333333"/>
                <w:szCs w:val="20"/>
                <w:lang w:val="en-US"/>
              </w:rPr>
              <w:t>MIA</w:t>
            </w:r>
            <w:r w:rsidR="00B95E43" w:rsidRPr="00B95E43">
              <w:rPr>
                <w:color w:val="333333"/>
                <w:szCs w:val="20"/>
                <w:lang w:val="en-US"/>
              </w:rPr>
              <w:t xml:space="preserve"> </w:t>
            </w:r>
            <w:r w:rsidRPr="00B95E43">
              <w:rPr>
                <w:color w:val="333333"/>
                <w:szCs w:val="20"/>
                <w:lang w:val="en-US"/>
              </w:rPr>
              <w:t>Pa</w:t>
            </w:r>
            <w:r w:rsidR="00B95E43" w:rsidRPr="00B95E43">
              <w:rPr>
                <w:color w:val="333333"/>
                <w:szCs w:val="20"/>
                <w:lang w:val="en-US"/>
              </w:rPr>
              <w:t>-</w:t>
            </w:r>
            <w:r w:rsidRPr="00B95E43">
              <w:rPr>
                <w:color w:val="333333"/>
                <w:szCs w:val="20"/>
                <w:lang w:val="en-US"/>
              </w:rPr>
              <w:t>Ca2</w:t>
            </w:r>
          </w:p>
        </w:tc>
        <w:tc>
          <w:tcPr>
            <w:tcW w:w="1123" w:type="dxa"/>
          </w:tcPr>
          <w:p w14:paraId="25E82BAC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56E020FA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1420</w:t>
            </w:r>
          </w:p>
        </w:tc>
        <w:tc>
          <w:tcPr>
            <w:tcW w:w="5111" w:type="dxa"/>
            <w:hideMark/>
          </w:tcPr>
          <w:p w14:paraId="6F5DF933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1940L</w:t>
            </w:r>
            <w:r w:rsidRPr="002348AC">
              <w:rPr>
                <w:i/>
                <w:szCs w:val="20"/>
                <w:lang w:val="en-US"/>
              </w:rPr>
              <w:t>, ERCC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1351D</w:t>
            </w:r>
            <w:r w:rsidRPr="002348AC">
              <w:rPr>
                <w:i/>
                <w:szCs w:val="20"/>
                <w:lang w:val="en-US"/>
              </w:rPr>
              <w:t>, ML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270I</w:t>
            </w:r>
            <w:r w:rsidRPr="002348AC">
              <w:rPr>
                <w:i/>
                <w:szCs w:val="20"/>
                <w:lang w:val="en-US"/>
              </w:rPr>
              <w:t>, PAL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64L</w:t>
            </w:r>
          </w:p>
        </w:tc>
        <w:tc>
          <w:tcPr>
            <w:tcW w:w="3544" w:type="dxa"/>
            <w:hideMark/>
          </w:tcPr>
          <w:p w14:paraId="032E0654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347E</w:t>
            </w:r>
            <w:r w:rsidRPr="002348AC">
              <w:rPr>
                <w:i/>
                <w:szCs w:val="20"/>
                <w:lang w:val="en-US"/>
              </w:rPr>
              <w:t>, 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2C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48W</w:t>
            </w:r>
          </w:p>
        </w:tc>
        <w:tc>
          <w:tcPr>
            <w:tcW w:w="1106" w:type="dxa"/>
            <w:hideMark/>
          </w:tcPr>
          <w:p w14:paraId="17B56E1B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380</w:t>
            </w:r>
          </w:p>
        </w:tc>
      </w:tr>
      <w:tr w:rsidR="00177760" w:rsidRPr="002348AC" w14:paraId="28B54B37" w14:textId="77777777" w:rsidTr="00177760">
        <w:trPr>
          <w:trHeight w:val="790"/>
        </w:trPr>
        <w:tc>
          <w:tcPr>
            <w:tcW w:w="1602" w:type="dxa"/>
            <w:hideMark/>
          </w:tcPr>
          <w:p w14:paraId="0D19C6B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30EA2118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 xml:space="preserve">LNCaP </w:t>
            </w:r>
          </w:p>
        </w:tc>
        <w:tc>
          <w:tcPr>
            <w:tcW w:w="1123" w:type="dxa"/>
          </w:tcPr>
          <w:p w14:paraId="210466CB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40E841C1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256</w:t>
            </w:r>
          </w:p>
        </w:tc>
        <w:tc>
          <w:tcPr>
            <w:tcW w:w="5111" w:type="dxa"/>
            <w:hideMark/>
          </w:tcPr>
          <w:p w14:paraId="292F51F2" w14:textId="77777777" w:rsidR="00177760" w:rsidRPr="002348AC" w:rsidRDefault="00177760" w:rsidP="00177760">
            <w:pPr>
              <w:rPr>
                <w:i/>
                <w:szCs w:val="20"/>
                <w:lang w:val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ATG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119V/K1572N</w:t>
            </w:r>
            <w:r w:rsidRPr="002348AC">
              <w:rPr>
                <w:i/>
                <w:szCs w:val="20"/>
                <w:lang w:val="en-US"/>
              </w:rPr>
              <w:t>, ATRXE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264-2265E</w:t>
            </w:r>
            <w:r w:rsidRPr="002348AC">
              <w:rPr>
                <w:i/>
                <w:szCs w:val="20"/>
                <w:lang w:val="en-US"/>
              </w:rPr>
              <w:t>, BA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569M</w:t>
            </w:r>
            <w:r w:rsidRPr="002348AC">
              <w:rPr>
                <w:i/>
                <w:szCs w:val="20"/>
                <w:lang w:val="en-US"/>
              </w:rPr>
              <w:t>, BARD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97L</w:t>
            </w:r>
            <w:r w:rsidRPr="002348AC">
              <w:rPr>
                <w:i/>
                <w:szCs w:val="20"/>
                <w:lang w:val="en-US"/>
              </w:rPr>
              <w:t>, BL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465H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BRI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322R</w:t>
            </w:r>
            <w:r w:rsidRPr="002348AC">
              <w:rPr>
                <w:i/>
                <w:szCs w:val="20"/>
                <w:lang w:val="en-US"/>
              </w:rPr>
              <w:t>, CHEK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430N</w:t>
            </w:r>
            <w:r w:rsidRPr="002348AC">
              <w:rPr>
                <w:i/>
                <w:szCs w:val="20"/>
                <w:lang w:val="en-US"/>
              </w:rPr>
              <w:t>, DCLRE1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07C/E223D</w:t>
            </w:r>
            <w:r w:rsidRPr="002348AC">
              <w:rPr>
                <w:i/>
                <w:szCs w:val="20"/>
                <w:lang w:val="en-US"/>
              </w:rPr>
              <w:t>, DD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98*</w:t>
            </w:r>
            <w:r w:rsidRPr="002348AC">
              <w:rPr>
                <w:i/>
                <w:szCs w:val="20"/>
                <w:lang w:val="en-US"/>
              </w:rPr>
              <w:t>, DYRK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481*</w:t>
            </w:r>
            <w:r w:rsidRPr="002348AC">
              <w:rPr>
                <w:i/>
                <w:szCs w:val="20"/>
                <w:lang w:val="en-US"/>
              </w:rPr>
              <w:t>, ERCC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740T/R391W/P335S</w:t>
            </w:r>
            <w:r w:rsidRPr="002348AC">
              <w:rPr>
                <w:i/>
                <w:szCs w:val="20"/>
                <w:lang w:val="en-US"/>
              </w:rPr>
              <w:t>, ERCC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420S/G1080R</w:t>
            </w:r>
            <w:r w:rsidRPr="002348AC">
              <w:rPr>
                <w:i/>
                <w:szCs w:val="20"/>
                <w:lang w:val="en-US"/>
              </w:rPr>
              <w:t>, EXO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170*</w:t>
            </w:r>
            <w:r w:rsidRPr="002348AC">
              <w:rPr>
                <w:i/>
                <w:szCs w:val="20"/>
                <w:lang w:val="en-US"/>
              </w:rPr>
              <w:t xml:space="preserve">,  </w:t>
            </w:r>
            <w:r w:rsidRPr="002348AC">
              <w:rPr>
                <w:i/>
                <w:szCs w:val="20"/>
                <w:lang w:val="en-US"/>
              </w:rPr>
              <w:lastRenderedPageBreak/>
              <w:t>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69D;Q652*;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>, intron;Q652*</w:t>
            </w:r>
            <w:r w:rsidRPr="002348AC">
              <w:rPr>
                <w:i/>
                <w:szCs w:val="20"/>
                <w:lang w:val="en-US"/>
              </w:rPr>
              <w:t>, FANCD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405S/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lang w:val="en-US"/>
              </w:rPr>
              <w:t>,  FANC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157F</w:t>
            </w:r>
            <w:r w:rsidRPr="002348AC">
              <w:rPr>
                <w:i/>
                <w:szCs w:val="20"/>
                <w:lang w:val="en-US"/>
              </w:rPr>
              <w:t>, HDA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62V</w:t>
            </w:r>
            <w:r w:rsidRPr="002348AC">
              <w:rPr>
                <w:i/>
                <w:szCs w:val="20"/>
                <w:lang w:val="en-US"/>
              </w:rPr>
              <w:t>, LIG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780V</w:t>
            </w:r>
            <w:r w:rsidRPr="002348AC">
              <w:rPr>
                <w:i/>
                <w:szCs w:val="20"/>
                <w:lang w:val="en-US"/>
              </w:rPr>
              <w:t>, LIG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827T</w:t>
            </w:r>
            <w:r w:rsidRPr="002348AC">
              <w:rPr>
                <w:i/>
                <w:szCs w:val="20"/>
                <w:lang w:val="en-US"/>
              </w:rPr>
              <w:t>, MMS19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16Q;L104I;M1V</w:t>
            </w:r>
            <w:r w:rsidRPr="002348AC">
              <w:rPr>
                <w:i/>
                <w:szCs w:val="20"/>
                <w:lang w:val="en-US"/>
              </w:rPr>
              <w:t>, ML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541V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PA66-68-; fs;K381X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1073S</w:t>
            </w:r>
            <w:r w:rsidRPr="002348AC">
              <w:rPr>
                <w:i/>
                <w:szCs w:val="20"/>
                <w:lang w:val="en-US"/>
              </w:rPr>
              <w:t>, NB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534K</w:t>
            </w:r>
            <w:r w:rsidRPr="002348AC">
              <w:rPr>
                <w:i/>
                <w:szCs w:val="20"/>
                <w:lang w:val="en-US"/>
              </w:rPr>
              <w:t>, PARP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105*</w:t>
            </w:r>
            <w:r w:rsidRPr="002348AC">
              <w:rPr>
                <w:i/>
                <w:szCs w:val="20"/>
                <w:lang w:val="en-US"/>
              </w:rPr>
              <w:t>,  PARP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170I/V1065A/F714L/A2013T</w:t>
            </w:r>
            <w:r w:rsidRPr="002348AC">
              <w:rPr>
                <w:i/>
                <w:szCs w:val="20"/>
                <w:lang w:val="en-US"/>
              </w:rPr>
              <w:t>, POL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22T</w:t>
            </w:r>
            <w:r w:rsidRPr="002348AC">
              <w:rPr>
                <w:i/>
                <w:szCs w:val="20"/>
                <w:lang w:val="en-US"/>
              </w:rPr>
              <w:t>,  POL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;R126X</w:t>
            </w:r>
            <w:r w:rsidRPr="002348AC">
              <w:rPr>
                <w:i/>
                <w:szCs w:val="20"/>
                <w:lang w:val="en-US"/>
              </w:rPr>
              <w:t>, POL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61S/D631G</w:t>
            </w:r>
            <w:r w:rsidRPr="002348AC">
              <w:rPr>
                <w:i/>
                <w:szCs w:val="20"/>
                <w:lang w:val="en-US"/>
              </w:rPr>
              <w:t>, POL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270K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>, truncation</w:t>
            </w:r>
            <w:r w:rsidRPr="002348AC">
              <w:rPr>
                <w:i/>
                <w:szCs w:val="20"/>
                <w:lang w:val="en-US"/>
              </w:rPr>
              <w:t>, RAD1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119V/D610G</w:t>
            </w:r>
            <w:r w:rsidRPr="002348AC">
              <w:rPr>
                <w:i/>
                <w:szCs w:val="20"/>
                <w:lang w:val="en-US"/>
              </w:rPr>
              <w:t>, RAD1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82I</w:t>
            </w:r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RAD5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75P</w:t>
            </w:r>
            <w:r w:rsidRPr="002348AC">
              <w:rPr>
                <w:i/>
                <w:szCs w:val="20"/>
                <w:lang w:val="en-US"/>
              </w:rPr>
              <w:t>, RAD54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532M</w:t>
            </w:r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r w:rsidRPr="002348AC">
              <w:rPr>
                <w:i/>
                <w:szCs w:val="20"/>
                <w:lang w:val="en-US"/>
              </w:rPr>
              <w:t>, RBBP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, elongation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751G/R2212M/P2095S</w:t>
            </w:r>
            <w:r w:rsidRPr="002348AC">
              <w:rPr>
                <w:i/>
                <w:szCs w:val="20"/>
                <w:lang w:val="en-US"/>
              </w:rPr>
              <w:t>,  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605N/K1576E/K1575KX/G141W</w:t>
            </w:r>
            <w:r w:rsidRPr="002348AC">
              <w:rPr>
                <w:i/>
                <w:szCs w:val="20"/>
                <w:lang w:val="en-US"/>
              </w:rPr>
              <w:t>, TD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99G</w:t>
            </w:r>
            <w:r w:rsidRPr="002348AC">
              <w:rPr>
                <w:i/>
                <w:szCs w:val="20"/>
                <w:lang w:val="en-US"/>
              </w:rPr>
              <w:t xml:space="preserve">,  </w:t>
            </w:r>
          </w:p>
          <w:p w14:paraId="176779AC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TOP2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, truncation/R1435X</w:t>
            </w:r>
            <w:r w:rsidRPr="002348AC">
              <w:rPr>
                <w:i/>
                <w:szCs w:val="20"/>
                <w:lang w:val="en-US"/>
              </w:rPr>
              <w:t>, TOP2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889A;G323*;D1383N;L1225S</w:t>
            </w:r>
            <w:r w:rsidRPr="002348AC">
              <w:rPr>
                <w:i/>
                <w:szCs w:val="20"/>
                <w:lang w:val="en-US"/>
              </w:rPr>
              <w:t>, TDP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308S</w:t>
            </w:r>
            <w:r w:rsidRPr="002348AC">
              <w:rPr>
                <w:i/>
                <w:szCs w:val="20"/>
                <w:lang w:val="en-US"/>
              </w:rPr>
              <w:t>, TP53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39Q; Q111*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503A/Q587*/K1512N/R2390Q/R2665W</w:t>
            </w:r>
            <w:r w:rsidRPr="002348AC">
              <w:rPr>
                <w:i/>
                <w:szCs w:val="20"/>
                <w:lang w:val="en-US"/>
              </w:rPr>
              <w:t>, WDR4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07*,A632V</w:t>
            </w:r>
            <w:r w:rsidRPr="002348AC">
              <w:rPr>
                <w:i/>
                <w:szCs w:val="20"/>
                <w:lang w:val="en-US"/>
              </w:rPr>
              <w:t>, X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83I</w:t>
            </w:r>
            <w:r w:rsidRPr="002348AC">
              <w:rPr>
                <w:i/>
                <w:szCs w:val="20"/>
                <w:lang w:val="en-US"/>
              </w:rPr>
              <w:t>, XRCC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87L</w:t>
            </w:r>
            <w:r w:rsidRPr="002348AC">
              <w:rPr>
                <w:i/>
                <w:szCs w:val="20"/>
                <w:lang w:val="en-US"/>
              </w:rPr>
              <w:t>, XRCC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70M</w:t>
            </w:r>
          </w:p>
        </w:tc>
        <w:tc>
          <w:tcPr>
            <w:tcW w:w="3544" w:type="dxa"/>
            <w:hideMark/>
          </w:tcPr>
          <w:p w14:paraId="77B37D45" w14:textId="25AD0475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lastRenderedPageBreak/>
              <w:t>AP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714C</w:t>
            </w:r>
            <w:r w:rsidRPr="002348AC">
              <w:rPr>
                <w:i/>
                <w:szCs w:val="20"/>
                <w:lang w:val="en-US"/>
              </w:rPr>
              <w:t>, 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379N</w:t>
            </w:r>
            <w:r w:rsidRPr="002348AC">
              <w:rPr>
                <w:i/>
                <w:szCs w:val="20"/>
                <w:lang w:val="en-US"/>
              </w:rPr>
              <w:t>, 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639A/T241X</w:t>
            </w:r>
            <w:r w:rsidRPr="002348AC">
              <w:rPr>
                <w:i/>
                <w:szCs w:val="20"/>
                <w:lang w:val="en-US"/>
              </w:rPr>
              <w:t>, CCN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402L</w:t>
            </w:r>
            <w:r w:rsidRPr="002348AC">
              <w:rPr>
                <w:i/>
                <w:szCs w:val="20"/>
                <w:lang w:val="en-US"/>
              </w:rPr>
              <w:t>, CCNE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79N</w:t>
            </w:r>
            <w:r w:rsidRPr="002348AC">
              <w:rPr>
                <w:i/>
                <w:szCs w:val="20"/>
                <w:lang w:val="en-US"/>
              </w:rPr>
              <w:t>, CDC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28X/Q80*</w:t>
            </w:r>
            <w:r w:rsidRPr="002348AC">
              <w:rPr>
                <w:i/>
                <w:szCs w:val="20"/>
                <w:lang w:val="en-US"/>
              </w:rPr>
              <w:t>, CDK1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476T</w:t>
            </w:r>
            <w:r w:rsidRPr="002348AC">
              <w:rPr>
                <w:i/>
                <w:szCs w:val="20"/>
                <w:lang w:val="en-US"/>
              </w:rPr>
              <w:t>, CDK1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159EX/G750R</w:t>
            </w:r>
            <w:r w:rsidRPr="002348AC">
              <w:rPr>
                <w:i/>
                <w:szCs w:val="20"/>
                <w:lang w:val="en-US"/>
              </w:rPr>
              <w:t>, CDKL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spliceRegion, 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intron;spliceAccept</w:t>
            </w:r>
            <w:proofErr w:type="spellEnd"/>
            <w:r w:rsidRPr="002348AC">
              <w:rPr>
                <w:i/>
                <w:szCs w:val="20"/>
                <w:lang w:val="en-US"/>
              </w:rPr>
              <w:t xml:space="preserve">, </w:t>
            </w:r>
            <w:r w:rsidRPr="002348AC">
              <w:rPr>
                <w:i/>
                <w:szCs w:val="20"/>
                <w:lang w:val="en-US"/>
              </w:rPr>
              <w:lastRenderedPageBreak/>
              <w:t>EGF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92A</w:t>
            </w:r>
            <w:r w:rsidRPr="002348AC">
              <w:rPr>
                <w:i/>
                <w:szCs w:val="20"/>
                <w:lang w:val="en-US"/>
              </w:rPr>
              <w:t>, ERB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25K/V910E/E930D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77N/R388W</w:t>
            </w:r>
            <w:r w:rsidRPr="002348AC">
              <w:rPr>
                <w:i/>
                <w:szCs w:val="20"/>
                <w:lang w:val="en-US"/>
              </w:rPr>
              <w:t>, HDA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62V/K11X</w:t>
            </w:r>
            <w:r w:rsidRPr="002348AC">
              <w:rPr>
                <w:i/>
                <w:szCs w:val="20"/>
                <w:lang w:val="en-US"/>
              </w:rPr>
              <w:t>, 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45S</w:t>
            </w:r>
            <w:r w:rsidRPr="002348AC">
              <w:rPr>
                <w:i/>
                <w:szCs w:val="20"/>
                <w:lang w:val="en-US"/>
              </w:rPr>
              <w:t>, N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91V</w:t>
            </w:r>
            <w:r w:rsidRPr="002348AC">
              <w:rPr>
                <w:i/>
                <w:szCs w:val="20"/>
                <w:lang w:val="en-US"/>
              </w:rPr>
              <w:t>, 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442V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/K765I</w:t>
            </w:r>
            <w:r w:rsidRPr="002348AC">
              <w:rPr>
                <w:i/>
                <w:szCs w:val="20"/>
                <w:lang w:val="en-US"/>
              </w:rPr>
              <w:t>, TOP2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OP2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323*/V889A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36K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BP1L1425FX/R639Q/M267I/Q111*</w:t>
            </w:r>
          </w:p>
        </w:tc>
        <w:tc>
          <w:tcPr>
            <w:tcW w:w="1106" w:type="dxa"/>
            <w:hideMark/>
          </w:tcPr>
          <w:p w14:paraId="3BD9AC57" w14:textId="77777777" w:rsidR="00177760" w:rsidRPr="002348AC" w:rsidRDefault="00177760" w:rsidP="00177760">
            <w:pPr>
              <w:jc w:val="center"/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lastRenderedPageBreak/>
              <w:t>18</w:t>
            </w:r>
          </w:p>
        </w:tc>
      </w:tr>
      <w:tr w:rsidR="00177760" w:rsidRPr="002348AC" w14:paraId="5B4B9DB4" w14:textId="77777777" w:rsidTr="00177760">
        <w:trPr>
          <w:trHeight w:val="1154"/>
        </w:trPr>
        <w:tc>
          <w:tcPr>
            <w:tcW w:w="1602" w:type="dxa"/>
            <w:hideMark/>
          </w:tcPr>
          <w:p w14:paraId="4E134D01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557DF8E7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22Rv1</w:t>
            </w:r>
          </w:p>
        </w:tc>
        <w:tc>
          <w:tcPr>
            <w:tcW w:w="1123" w:type="dxa"/>
          </w:tcPr>
          <w:p w14:paraId="5CC2921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ATCC </w:t>
            </w:r>
          </w:p>
          <w:p w14:paraId="2F6AF324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CRL-2505</w:t>
            </w:r>
          </w:p>
        </w:tc>
        <w:tc>
          <w:tcPr>
            <w:tcW w:w="5111" w:type="dxa"/>
            <w:hideMark/>
          </w:tcPr>
          <w:p w14:paraId="34FE78CE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1101E</w:t>
            </w:r>
            <w:r w:rsidRPr="002348AC">
              <w:rPr>
                <w:i/>
                <w:szCs w:val="20"/>
                <w:lang w:val="en-US"/>
              </w:rPr>
              <w:t>, 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BARD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810Ifs</w:t>
            </w:r>
            <w:r w:rsidRPr="002348AC">
              <w:rPr>
                <w:i/>
                <w:szCs w:val="20"/>
                <w:lang w:val="en-US"/>
              </w:rPr>
              <w:t>, DCLRE1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FAN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NB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43Q</w:t>
            </w:r>
            <w:r w:rsidRPr="002348AC">
              <w:rPr>
                <w:i/>
                <w:szCs w:val="20"/>
                <w:lang w:val="en-US"/>
              </w:rPr>
              <w:t>, PAL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123M</w:t>
            </w:r>
            <w:r w:rsidRPr="002348AC">
              <w:rPr>
                <w:i/>
                <w:szCs w:val="20"/>
                <w:lang w:val="en-US"/>
              </w:rPr>
              <w:t>, PARP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970W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AD1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314V</w:t>
            </w:r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532I</w:t>
            </w:r>
            <w:r w:rsidRPr="002348AC">
              <w:rPr>
                <w:i/>
                <w:szCs w:val="20"/>
                <w:lang w:val="en-US"/>
              </w:rPr>
              <w:t>, SLX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P53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US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WR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X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3544" w:type="dxa"/>
            <w:hideMark/>
          </w:tcPr>
          <w:p w14:paraId="216D50AD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PIK3C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546R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BRAF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597R</w:t>
            </w:r>
            <w:r w:rsidRPr="002348AC">
              <w:rPr>
                <w:i/>
                <w:szCs w:val="20"/>
                <w:lang w:val="en-US"/>
              </w:rPr>
              <w:t>, ERBB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83Q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331R</w:t>
            </w:r>
          </w:p>
        </w:tc>
        <w:tc>
          <w:tcPr>
            <w:tcW w:w="1106" w:type="dxa"/>
            <w:hideMark/>
          </w:tcPr>
          <w:p w14:paraId="79BCCE84" w14:textId="77777777" w:rsidR="00177760" w:rsidRPr="002348AC" w:rsidRDefault="00177760" w:rsidP="00177760">
            <w:pPr>
              <w:jc w:val="center"/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36</w:t>
            </w:r>
          </w:p>
        </w:tc>
      </w:tr>
      <w:tr w:rsidR="00177760" w:rsidRPr="002348AC" w14:paraId="61A9314D" w14:textId="77777777" w:rsidTr="00177760">
        <w:trPr>
          <w:trHeight w:val="463"/>
        </w:trPr>
        <w:tc>
          <w:tcPr>
            <w:tcW w:w="1602" w:type="dxa"/>
            <w:hideMark/>
          </w:tcPr>
          <w:p w14:paraId="7EEDF70D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0A2BA6CF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proofErr w:type="spellStart"/>
            <w:r w:rsidRPr="002348AC">
              <w:rPr>
                <w:szCs w:val="20"/>
                <w:lang w:val="en-US" w:eastAsia="en-US"/>
              </w:rPr>
              <w:t>VCaP</w:t>
            </w:r>
            <w:proofErr w:type="spellEnd"/>
          </w:p>
        </w:tc>
        <w:tc>
          <w:tcPr>
            <w:tcW w:w="1123" w:type="dxa"/>
          </w:tcPr>
          <w:p w14:paraId="47AB1B0E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VTT</w:t>
            </w:r>
          </w:p>
        </w:tc>
        <w:tc>
          <w:tcPr>
            <w:tcW w:w="5111" w:type="dxa"/>
            <w:hideMark/>
          </w:tcPr>
          <w:p w14:paraId="0A39C959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PA66-68-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 xml:space="preserve"> </w:t>
            </w:r>
          </w:p>
        </w:tc>
        <w:tc>
          <w:tcPr>
            <w:tcW w:w="3544" w:type="dxa"/>
            <w:hideMark/>
          </w:tcPr>
          <w:p w14:paraId="65EE05F7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CND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19N</w:t>
            </w:r>
            <w:r w:rsidRPr="002348AC">
              <w:rPr>
                <w:i/>
                <w:szCs w:val="20"/>
                <w:lang w:val="en-US"/>
              </w:rPr>
              <w:t xml:space="preserve">, TMPRSS2-ERG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48W</w:t>
            </w:r>
          </w:p>
        </w:tc>
        <w:tc>
          <w:tcPr>
            <w:tcW w:w="1106" w:type="dxa"/>
            <w:hideMark/>
          </w:tcPr>
          <w:p w14:paraId="7767BC21" w14:textId="77777777" w:rsidR="00177760" w:rsidRPr="002348AC" w:rsidRDefault="00177760" w:rsidP="00177760">
            <w:pPr>
              <w:jc w:val="center"/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51</w:t>
            </w:r>
          </w:p>
        </w:tc>
      </w:tr>
      <w:tr w:rsidR="00177760" w:rsidRPr="002348AC" w14:paraId="1512D7AE" w14:textId="77777777" w:rsidTr="00177760">
        <w:trPr>
          <w:trHeight w:val="1602"/>
        </w:trPr>
        <w:tc>
          <w:tcPr>
            <w:tcW w:w="1602" w:type="dxa"/>
            <w:hideMark/>
          </w:tcPr>
          <w:p w14:paraId="32D545CB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</w:tcPr>
          <w:p w14:paraId="3AE34906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LAPC-4</w:t>
            </w:r>
          </w:p>
        </w:tc>
        <w:tc>
          <w:tcPr>
            <w:tcW w:w="1123" w:type="dxa"/>
          </w:tcPr>
          <w:p w14:paraId="3C754193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VTT</w:t>
            </w:r>
          </w:p>
        </w:tc>
        <w:tc>
          <w:tcPr>
            <w:tcW w:w="5111" w:type="dxa"/>
            <w:hideMark/>
          </w:tcPr>
          <w:p w14:paraId="7961686F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-2138-2139X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AT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donor</w:t>
            </w:r>
            <w:proofErr w:type="spellEnd"/>
            <w:r w:rsidRPr="002348AC">
              <w:rPr>
                <w:i/>
                <w:szCs w:val="20"/>
                <w:lang w:val="en-US"/>
              </w:rPr>
              <w:t>,  BA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P723L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CDK1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1459X</w:t>
            </w:r>
            <w:r w:rsidRPr="002348AC">
              <w:rPr>
                <w:i/>
                <w:szCs w:val="20"/>
                <w:lang w:val="en-US"/>
              </w:rPr>
              <w:t>, E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13K</w:t>
            </w:r>
            <w:r w:rsidRPr="002348AC">
              <w:rPr>
                <w:i/>
                <w:szCs w:val="20"/>
                <w:lang w:val="en-US"/>
              </w:rPr>
              <w:t>, ERCC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42Q/ V443A/E259D</w:t>
            </w:r>
            <w:r w:rsidRPr="002348AC">
              <w:rPr>
                <w:i/>
                <w:szCs w:val="20"/>
                <w:lang w:val="en-US"/>
              </w:rPr>
              <w:t>, ERCC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1080R</w:t>
            </w:r>
            <w:r w:rsidRPr="002348AC">
              <w:rPr>
                <w:i/>
                <w:szCs w:val="20"/>
                <w:lang w:val="en-US"/>
              </w:rPr>
              <w:t>, FANCD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405S;P714L</w:t>
            </w:r>
            <w:r w:rsidRPr="002348AC">
              <w:rPr>
                <w:i/>
                <w:szCs w:val="20"/>
                <w:lang w:val="en-US"/>
              </w:rPr>
              <w:t>, FANCM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F1612L, P1081X, 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proofErr w:type="spellEnd"/>
            <w:r w:rsidRPr="002348AC">
              <w:rPr>
                <w:i/>
                <w:szCs w:val="20"/>
                <w:lang w:val="en-US"/>
              </w:rPr>
              <w:t>, GEN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42E</w:t>
            </w:r>
            <w:r w:rsidRPr="002348AC">
              <w:rPr>
                <w:i/>
                <w:szCs w:val="20"/>
                <w:lang w:val="en-US"/>
              </w:rPr>
              <w:t>, H2AFX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95S</w:t>
            </w:r>
            <w:r w:rsidRPr="002348AC">
              <w:rPr>
                <w:i/>
                <w:szCs w:val="20"/>
                <w:lang w:val="en-US"/>
              </w:rPr>
              <w:t>, LIG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219A</w:t>
            </w:r>
            <w:r w:rsidRPr="002348AC">
              <w:rPr>
                <w:i/>
                <w:szCs w:val="20"/>
                <w:lang w:val="en-US"/>
              </w:rPr>
              <w:t>, ML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585X</w:t>
            </w:r>
            <w:r w:rsidRPr="002348AC">
              <w:rPr>
                <w:i/>
                <w:szCs w:val="20"/>
                <w:lang w:val="en-US"/>
              </w:rPr>
              <w:t>, MSH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 xml:space="preserve">M300R, </w:t>
            </w:r>
            <w:proofErr w:type="spellStart"/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proofErr w:type="spellEnd"/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381X</w:t>
            </w:r>
            <w:r w:rsidRPr="002348AC">
              <w:rPr>
                <w:i/>
                <w:szCs w:val="20"/>
                <w:lang w:val="en-US"/>
              </w:rPr>
              <w:t>, PALB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398A</w:t>
            </w:r>
            <w:r w:rsidRPr="002348AC">
              <w:rPr>
                <w:i/>
                <w:szCs w:val="20"/>
                <w:lang w:val="en-US"/>
              </w:rPr>
              <w:t>, PAR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W589C</w:t>
            </w:r>
            <w:r w:rsidRPr="002348AC">
              <w:rPr>
                <w:i/>
                <w:szCs w:val="20"/>
                <w:lang w:val="en-US"/>
              </w:rPr>
              <w:t>, PARP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441R</w:t>
            </w:r>
            <w:r w:rsidRPr="002348AC">
              <w:rPr>
                <w:i/>
                <w:szCs w:val="20"/>
                <w:lang w:val="en-US"/>
              </w:rPr>
              <w:t>, PARP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170I, V1065A, Q1059R, I1039T, V626D</w:t>
            </w:r>
            <w:r w:rsidRPr="002348AC">
              <w:rPr>
                <w:i/>
                <w:szCs w:val="20"/>
                <w:lang w:val="en-US"/>
              </w:rPr>
              <w:t>, POL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140N</w:t>
            </w:r>
            <w:r w:rsidRPr="002348AC">
              <w:rPr>
                <w:i/>
                <w:szCs w:val="20"/>
                <w:lang w:val="en-US"/>
              </w:rPr>
              <w:t>, 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1797I, M587I</w:t>
            </w:r>
            <w:r w:rsidRPr="002348AC">
              <w:rPr>
                <w:i/>
                <w:szCs w:val="20"/>
                <w:lang w:val="en-US"/>
              </w:rPr>
              <w:t>, 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4041H</w:t>
            </w:r>
            <w:r w:rsidRPr="002348AC">
              <w:rPr>
                <w:i/>
                <w:szCs w:val="20"/>
                <w:lang w:val="en-US"/>
              </w:rPr>
              <w:t>, RAD1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49X</w:t>
            </w:r>
            <w:r w:rsidRPr="002348AC">
              <w:rPr>
                <w:i/>
                <w:szCs w:val="20"/>
                <w:lang w:val="en-US"/>
              </w:rPr>
              <w:t>, RAD5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C320Y</w:t>
            </w:r>
            <w:r w:rsidRPr="002348AC">
              <w:rPr>
                <w:i/>
                <w:szCs w:val="20"/>
                <w:lang w:val="en-US"/>
              </w:rPr>
              <w:t>, RAD54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I164T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862T, P2172L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394G, M1087I, P2026L, H3174Y, A3655V</w:t>
            </w:r>
            <w:r w:rsidRPr="002348AC">
              <w:rPr>
                <w:i/>
                <w:szCs w:val="20"/>
                <w:lang w:val="en-US"/>
              </w:rPr>
              <w:t>, WDR4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611P</w:t>
            </w:r>
            <w:r w:rsidRPr="002348AC">
              <w:rPr>
                <w:i/>
                <w:szCs w:val="20"/>
                <w:lang w:val="en-US"/>
              </w:rPr>
              <w:t>, WR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3X, K1126X</w:t>
            </w:r>
          </w:p>
        </w:tc>
        <w:tc>
          <w:tcPr>
            <w:tcW w:w="3544" w:type="dxa"/>
            <w:hideMark/>
          </w:tcPr>
          <w:p w14:paraId="28F067D5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1951*stop/amp</w:t>
            </w:r>
            <w:r w:rsidRPr="002348AC">
              <w:rPr>
                <w:i/>
                <w:szCs w:val="20"/>
                <w:lang w:val="en-US"/>
              </w:rPr>
              <w:t>, CDC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342V/D571G</w:t>
            </w:r>
            <w:r w:rsidRPr="002348AC">
              <w:rPr>
                <w:i/>
                <w:szCs w:val="20"/>
                <w:lang w:val="en-US"/>
              </w:rPr>
              <w:t>, EGFR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980D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178PX, R175H</w:t>
            </w:r>
          </w:p>
        </w:tc>
        <w:tc>
          <w:tcPr>
            <w:tcW w:w="1106" w:type="dxa"/>
            <w:hideMark/>
          </w:tcPr>
          <w:p w14:paraId="29CC1372" w14:textId="77777777" w:rsidR="00177760" w:rsidRPr="002348AC" w:rsidRDefault="00177760" w:rsidP="00177760">
            <w:pPr>
              <w:jc w:val="center"/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55</w:t>
            </w:r>
          </w:p>
        </w:tc>
      </w:tr>
      <w:tr w:rsidR="00177760" w:rsidRPr="002348AC" w14:paraId="3E286976" w14:textId="77777777" w:rsidTr="00177760">
        <w:trPr>
          <w:trHeight w:val="364"/>
        </w:trPr>
        <w:tc>
          <w:tcPr>
            <w:tcW w:w="1602" w:type="dxa"/>
            <w:hideMark/>
          </w:tcPr>
          <w:p w14:paraId="0EE8EAD5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18859ED6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DU-145</w:t>
            </w:r>
          </w:p>
        </w:tc>
        <w:tc>
          <w:tcPr>
            <w:tcW w:w="1123" w:type="dxa"/>
          </w:tcPr>
          <w:p w14:paraId="592B26B9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67795CC6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261</w:t>
            </w:r>
          </w:p>
        </w:tc>
        <w:tc>
          <w:tcPr>
            <w:tcW w:w="5111" w:type="dxa"/>
            <w:hideMark/>
          </w:tcPr>
          <w:p w14:paraId="35E90267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ATG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donor</w:t>
            </w:r>
            <w:r w:rsidRPr="002348AC">
              <w:rPr>
                <w:i/>
                <w:szCs w:val="20"/>
                <w:lang w:val="en-US"/>
              </w:rPr>
              <w:t>, BRC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962K</w:t>
            </w:r>
            <w:r w:rsidRPr="002348AC">
              <w:rPr>
                <w:i/>
                <w:szCs w:val="20"/>
                <w:lang w:val="en-US"/>
              </w:rPr>
              <w:t>, BRC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2284L</w:t>
            </w:r>
            <w:r w:rsidRPr="002348AC">
              <w:rPr>
                <w:i/>
                <w:szCs w:val="20"/>
                <w:lang w:val="en-US"/>
              </w:rPr>
              <w:t>, BRI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T132N</w:t>
            </w:r>
            <w:r w:rsidRPr="002348AC">
              <w:rPr>
                <w:i/>
                <w:szCs w:val="20"/>
                <w:lang w:val="en-US"/>
              </w:rPr>
              <w:t>, C17orf7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841Q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CCNH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proofErr w:type="spellEnd"/>
            <w:r w:rsidRPr="002348AC">
              <w:rPr>
                <w:i/>
                <w:szCs w:val="20"/>
                <w:lang w:val="en-US"/>
              </w:rPr>
              <w:t>, DD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510A</w:t>
            </w:r>
            <w:r w:rsidRPr="002348AC">
              <w:rPr>
                <w:i/>
                <w:szCs w:val="20"/>
                <w:lang w:val="en-US"/>
              </w:rPr>
              <w:t>, DYRK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26H</w:t>
            </w:r>
            <w:r w:rsidRPr="002348AC">
              <w:rPr>
                <w:i/>
                <w:szCs w:val="20"/>
                <w:lang w:val="en-US"/>
              </w:rPr>
              <w:t>, ERCC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1437I;Q794H</w:t>
            </w:r>
            <w:r w:rsidRPr="002348AC">
              <w:rPr>
                <w:i/>
                <w:szCs w:val="20"/>
                <w:lang w:val="en-US"/>
              </w:rPr>
              <w:t>,  EXO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r w:rsidRPr="002348AC">
              <w:rPr>
                <w:i/>
                <w:szCs w:val="20"/>
                <w:lang w:val="en-US"/>
              </w:rPr>
              <w:t>, FANCB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G702W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FANCI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GEN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554H</w:t>
            </w:r>
            <w:r w:rsidRPr="002348AC">
              <w:rPr>
                <w:i/>
                <w:szCs w:val="20"/>
                <w:lang w:val="en-US"/>
              </w:rPr>
              <w:t>, LIG4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32C;spliceRegion</w:t>
            </w:r>
            <w:r w:rsidRPr="002348AC">
              <w:rPr>
                <w:i/>
                <w:szCs w:val="20"/>
                <w:lang w:val="en-US"/>
              </w:rPr>
              <w:t>, MLH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586V, splice</w:t>
            </w:r>
            <w:r w:rsidRPr="002348AC">
              <w:rPr>
                <w:i/>
                <w:szCs w:val="20"/>
                <w:lang w:val="en-US"/>
              </w:rPr>
              <w:t>, MMS19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330V</w:t>
            </w:r>
            <w:r w:rsidRPr="002348AC">
              <w:rPr>
                <w:i/>
                <w:szCs w:val="20"/>
                <w:lang w:val="en-US"/>
              </w:rPr>
              <w:t>,  MSH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736I</w:t>
            </w:r>
            <w:r w:rsidRPr="002348AC">
              <w:rPr>
                <w:i/>
                <w:szCs w:val="20"/>
                <w:lang w:val="en-US"/>
              </w:rPr>
              <w:t>, 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MSH6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1067I</w:t>
            </w:r>
            <w:r w:rsidRPr="002348AC">
              <w:rPr>
                <w:i/>
                <w:szCs w:val="20"/>
                <w:lang w:val="en-US"/>
              </w:rPr>
              <w:t>, PMS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H189Y</w:t>
            </w:r>
            <w:r w:rsidRPr="002348AC">
              <w:rPr>
                <w:i/>
                <w:szCs w:val="20"/>
                <w:lang w:val="en-US"/>
              </w:rPr>
              <w:t>, POLA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550S</w:t>
            </w:r>
            <w:r w:rsidRPr="002348AC">
              <w:rPr>
                <w:i/>
                <w:szCs w:val="20"/>
                <w:lang w:val="en-US"/>
              </w:rPr>
              <w:t>, POL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285T</w:t>
            </w:r>
            <w:r w:rsidRPr="002348AC">
              <w:rPr>
                <w:i/>
                <w:szCs w:val="20"/>
                <w:lang w:val="en-US"/>
              </w:rPr>
              <w:t>, POLQ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124M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RAD50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N509K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r w:rsidRPr="002348AC">
              <w:rPr>
                <w:i/>
                <w:szCs w:val="20"/>
                <w:lang w:val="en-US"/>
              </w:rPr>
              <w:lastRenderedPageBreak/>
              <w:t>RB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K715*</w:t>
            </w:r>
            <w:r w:rsidRPr="002348AC">
              <w:rPr>
                <w:i/>
                <w:szCs w:val="20"/>
                <w:lang w:val="en-US"/>
              </w:rPr>
              <w:t>,  RBBP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679G</w:t>
            </w:r>
            <w:r w:rsidRPr="002348AC">
              <w:rPr>
                <w:i/>
                <w:szCs w:val="20"/>
                <w:lang w:val="en-US"/>
              </w:rPr>
              <w:t>, REV3L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523C</w:t>
            </w:r>
            <w:r w:rsidRPr="002348AC">
              <w:rPr>
                <w:i/>
                <w:szCs w:val="20"/>
                <w:lang w:val="en-US"/>
              </w:rPr>
              <w:t>, RF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Y830C</w:t>
            </w:r>
            <w:r w:rsidRPr="002348AC">
              <w:rPr>
                <w:i/>
                <w:szCs w:val="20"/>
                <w:lang w:val="en-US"/>
              </w:rPr>
              <w:t>, RPA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52D</w:t>
            </w:r>
            <w:r w:rsidRPr="002348AC">
              <w:rPr>
                <w:i/>
                <w:szCs w:val="20"/>
                <w:lang w:val="en-US"/>
              </w:rPr>
              <w:t>, TP53B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vertAlign w:val="superscript"/>
                <w:lang w:val="en-US"/>
              </w:rPr>
              <w:t>; A1389T</w:t>
            </w:r>
            <w:r w:rsidRPr="002348AC">
              <w:rPr>
                <w:i/>
                <w:szCs w:val="20"/>
                <w:lang w:val="en-US"/>
              </w:rPr>
              <w:t>, UIM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96D</w:t>
            </w:r>
            <w:r w:rsidRPr="002348AC">
              <w:rPr>
                <w:i/>
                <w:szCs w:val="20"/>
                <w:lang w:val="en-US"/>
              </w:rPr>
              <w:t>, UBE2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USP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WDR48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Region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XP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  <w:r w:rsidRPr="002348AC">
              <w:rPr>
                <w:i/>
                <w:szCs w:val="20"/>
                <w:lang w:val="en-US"/>
              </w:rPr>
              <w:t>, XRCC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r w:rsidRPr="002348AC">
              <w:rPr>
                <w:i/>
                <w:szCs w:val="20"/>
                <w:lang w:val="en-US"/>
              </w:rPr>
              <w:t>, XRCC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</w:p>
        </w:tc>
        <w:tc>
          <w:tcPr>
            <w:tcW w:w="3544" w:type="dxa"/>
            <w:hideMark/>
          </w:tcPr>
          <w:p w14:paraId="470E0787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lastRenderedPageBreak/>
              <w:t>CDK7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Accept</w:t>
            </w:r>
            <w:r w:rsidRPr="002348AC">
              <w:rPr>
                <w:i/>
                <w:szCs w:val="20"/>
                <w:lang w:val="en-US"/>
              </w:rPr>
              <w:t>, CDK9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CDKL5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822S;R822I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KRAS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DYRK1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226H</w:t>
            </w:r>
            <w:r w:rsidRPr="002348AC">
              <w:rPr>
                <w:i/>
                <w:szCs w:val="20"/>
                <w:lang w:val="en-US"/>
              </w:rPr>
              <w:t>, TMPRSS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splice_acceptor</w:t>
            </w:r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V274F; P223L</w:t>
            </w:r>
          </w:p>
        </w:tc>
        <w:tc>
          <w:tcPr>
            <w:tcW w:w="1106" w:type="dxa"/>
            <w:hideMark/>
          </w:tcPr>
          <w:p w14:paraId="0043A548" w14:textId="77777777" w:rsidR="00177760" w:rsidRPr="002348AC" w:rsidRDefault="00177760" w:rsidP="00177760">
            <w:pPr>
              <w:jc w:val="center"/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110</w:t>
            </w:r>
          </w:p>
        </w:tc>
      </w:tr>
      <w:tr w:rsidR="00177760" w:rsidRPr="002348AC" w14:paraId="7C4A0D47" w14:textId="77777777" w:rsidTr="00177760">
        <w:trPr>
          <w:trHeight w:val="554"/>
        </w:trPr>
        <w:tc>
          <w:tcPr>
            <w:tcW w:w="1602" w:type="dxa"/>
            <w:hideMark/>
          </w:tcPr>
          <w:p w14:paraId="2F62B773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792487FF" w14:textId="77777777" w:rsidR="00177760" w:rsidRPr="002348AC" w:rsidRDefault="00177760" w:rsidP="00177760">
            <w:pPr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PC-3</w:t>
            </w:r>
          </w:p>
        </w:tc>
        <w:tc>
          <w:tcPr>
            <w:tcW w:w="1123" w:type="dxa"/>
          </w:tcPr>
          <w:p w14:paraId="09823DF2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 xml:space="preserve">DSMZ </w:t>
            </w:r>
          </w:p>
          <w:p w14:paraId="648F2D93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ACC-465</w:t>
            </w:r>
          </w:p>
        </w:tc>
        <w:tc>
          <w:tcPr>
            <w:tcW w:w="5111" w:type="dxa"/>
            <w:hideMark/>
          </w:tcPr>
          <w:p w14:paraId="63D4573D" w14:textId="77777777" w:rsidR="00177760" w:rsidRPr="002348AC" w:rsidRDefault="00177760" w:rsidP="00177760">
            <w:pPr>
              <w:rPr>
                <w:i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MSH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AAAAAAAPP55-64A; PPA66-68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PRKD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proofErr w:type="spellEnd"/>
          </w:p>
        </w:tc>
        <w:tc>
          <w:tcPr>
            <w:tcW w:w="3544" w:type="dxa"/>
            <w:hideMark/>
          </w:tcPr>
          <w:p w14:paraId="64239C25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r w:rsidRPr="002348AC">
              <w:rPr>
                <w:i/>
                <w:szCs w:val="20"/>
                <w:lang w:val="en-US"/>
              </w:rPr>
              <w:t>CDK1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 xml:space="preserve">, </w:t>
            </w:r>
            <w:proofErr w:type="spellStart"/>
            <w:r w:rsidRPr="002348AC">
              <w:rPr>
                <w:i/>
                <w:szCs w:val="20"/>
                <w:lang w:val="en-US"/>
              </w:rPr>
              <w:t>MYC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amp</w:t>
            </w:r>
            <w:proofErr w:type="spellEnd"/>
            <w:r w:rsidRPr="002348AC">
              <w:rPr>
                <w:i/>
                <w:szCs w:val="20"/>
                <w:lang w:val="en-US"/>
              </w:rPr>
              <w:t>, TP53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fs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R696H</w:t>
            </w:r>
          </w:p>
        </w:tc>
        <w:tc>
          <w:tcPr>
            <w:tcW w:w="1106" w:type="dxa"/>
            <w:hideMark/>
          </w:tcPr>
          <w:p w14:paraId="452A213D" w14:textId="77777777" w:rsidR="00177760" w:rsidRPr="002348AC" w:rsidRDefault="00177760" w:rsidP="00177760">
            <w:pPr>
              <w:jc w:val="center"/>
              <w:rPr>
                <w:szCs w:val="20"/>
                <w:lang w:val="en-US" w:eastAsia="en-US"/>
              </w:rPr>
            </w:pPr>
            <w:r w:rsidRPr="002348AC">
              <w:rPr>
                <w:szCs w:val="20"/>
                <w:lang w:val="en-US" w:eastAsia="en-US"/>
              </w:rPr>
              <w:t>490</w:t>
            </w:r>
          </w:p>
        </w:tc>
      </w:tr>
      <w:tr w:rsidR="00177760" w:rsidRPr="002348AC" w14:paraId="7C341B74" w14:textId="77777777" w:rsidTr="00177760">
        <w:trPr>
          <w:trHeight w:val="844"/>
        </w:trPr>
        <w:tc>
          <w:tcPr>
            <w:tcW w:w="1602" w:type="dxa"/>
            <w:hideMark/>
          </w:tcPr>
          <w:p w14:paraId="3FEC611E" w14:textId="77777777" w:rsidR="00177760" w:rsidRPr="002348AC" w:rsidRDefault="00177760" w:rsidP="00177760">
            <w:pPr>
              <w:rPr>
                <w:color w:val="000000"/>
                <w:szCs w:val="20"/>
                <w:lang w:val="en-US" w:eastAsia="en-US"/>
              </w:rPr>
            </w:pPr>
            <w:r w:rsidRPr="002348AC">
              <w:rPr>
                <w:color w:val="000000"/>
                <w:szCs w:val="20"/>
                <w:lang w:val="en-US" w:eastAsia="en-US"/>
              </w:rPr>
              <w:t>Prostate carcinoma</w:t>
            </w:r>
          </w:p>
        </w:tc>
        <w:tc>
          <w:tcPr>
            <w:tcW w:w="1520" w:type="dxa"/>
            <w:hideMark/>
          </w:tcPr>
          <w:p w14:paraId="6A568D58" w14:textId="77777777" w:rsidR="00177760" w:rsidRPr="002348AC" w:rsidRDefault="00177760" w:rsidP="00177760">
            <w:pPr>
              <w:widowControl w:val="0"/>
              <w:adjustRightInd w:val="0"/>
              <w:rPr>
                <w:color w:val="000000"/>
                <w:szCs w:val="20"/>
                <w:lang w:val="en-US" w:eastAsia="de-DE"/>
              </w:rPr>
            </w:pPr>
            <w:r w:rsidRPr="002348AC">
              <w:rPr>
                <w:color w:val="000000"/>
                <w:szCs w:val="20"/>
                <w:lang w:val="en-US"/>
              </w:rPr>
              <w:t xml:space="preserve">C4-2B </w:t>
            </w:r>
          </w:p>
        </w:tc>
        <w:tc>
          <w:tcPr>
            <w:tcW w:w="1123" w:type="dxa"/>
          </w:tcPr>
          <w:p w14:paraId="157953D2" w14:textId="77777777" w:rsidR="00177760" w:rsidRPr="002348AC" w:rsidRDefault="00177760" w:rsidP="00177760">
            <w:pPr>
              <w:rPr>
                <w:szCs w:val="20"/>
                <w:lang w:val="en-US"/>
              </w:rPr>
            </w:pPr>
            <w:r w:rsidRPr="002348AC">
              <w:rPr>
                <w:szCs w:val="20"/>
                <w:lang w:val="en-US"/>
              </w:rPr>
              <w:t>MD Anderson Cancer Center</w:t>
            </w:r>
          </w:p>
        </w:tc>
        <w:tc>
          <w:tcPr>
            <w:tcW w:w="5111" w:type="dxa"/>
            <w:hideMark/>
          </w:tcPr>
          <w:p w14:paraId="6A915383" w14:textId="77777777" w:rsidR="00177760" w:rsidRPr="002348AC" w:rsidRDefault="00177760" w:rsidP="00177760">
            <w:pPr>
              <w:rPr>
                <w:rStyle w:val="CommentReference"/>
                <w:i/>
                <w:sz w:val="20"/>
                <w:szCs w:val="20"/>
                <w:lang w:val="en-US" w:eastAsia="de-DE" w:bidi="th-TH"/>
              </w:rPr>
            </w:pPr>
            <w:r w:rsidRPr="002348AC">
              <w:rPr>
                <w:i/>
                <w:szCs w:val="20"/>
                <w:lang w:val="en-US"/>
              </w:rPr>
              <w:t>MSI-H, ARID1A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c.854delG_p. G285fs*78</w:t>
            </w:r>
            <w:r w:rsidRPr="002348AC">
              <w:rPr>
                <w:i/>
                <w:szCs w:val="20"/>
                <w:lang w:val="en-US"/>
              </w:rPr>
              <w:t>, ATRX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E2265del</w:t>
            </w:r>
            <w:r w:rsidRPr="002348AC">
              <w:rPr>
                <w:i/>
                <w:szCs w:val="20"/>
                <w:lang w:val="en-US"/>
              </w:rPr>
              <w:t>, MSH2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loss</w:t>
            </w:r>
            <w:r w:rsidRPr="002348AC">
              <w:rPr>
                <w:i/>
                <w:szCs w:val="20"/>
                <w:lang w:val="en-US"/>
              </w:rPr>
              <w:t>, TRRAP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Q1984*</w:t>
            </w:r>
          </w:p>
        </w:tc>
        <w:tc>
          <w:tcPr>
            <w:tcW w:w="3544" w:type="dxa"/>
            <w:hideMark/>
          </w:tcPr>
          <w:p w14:paraId="643DB994" w14:textId="77777777" w:rsidR="00177760" w:rsidRPr="002348AC" w:rsidRDefault="00177760" w:rsidP="00177760">
            <w:pPr>
              <w:rPr>
                <w:i/>
                <w:color w:val="000000"/>
                <w:szCs w:val="20"/>
                <w:lang w:val="en-US" w:eastAsia="en-US"/>
              </w:rPr>
            </w:pPr>
            <w:proofErr w:type="spellStart"/>
            <w:r w:rsidRPr="002348AC">
              <w:rPr>
                <w:i/>
                <w:szCs w:val="20"/>
                <w:lang w:val="en-US"/>
              </w:rPr>
              <w:t>PTEN</w:t>
            </w:r>
            <w:r w:rsidRPr="002348AC">
              <w:rPr>
                <w:i/>
                <w:szCs w:val="20"/>
                <w:vertAlign w:val="superscript"/>
                <w:lang w:val="en-US"/>
              </w:rPr>
              <w:t>del</w:t>
            </w:r>
            <w:proofErr w:type="spellEnd"/>
          </w:p>
        </w:tc>
        <w:tc>
          <w:tcPr>
            <w:tcW w:w="1106" w:type="dxa"/>
            <w:hideMark/>
          </w:tcPr>
          <w:p w14:paraId="2F055FAC" w14:textId="77777777" w:rsidR="00177760" w:rsidRPr="002348AC" w:rsidRDefault="00177760" w:rsidP="00177760">
            <w:pPr>
              <w:widowControl w:val="0"/>
              <w:adjustRightInd w:val="0"/>
              <w:jc w:val="center"/>
              <w:rPr>
                <w:color w:val="333333"/>
                <w:szCs w:val="20"/>
                <w:lang w:val="en-US" w:eastAsia="de-DE"/>
              </w:rPr>
            </w:pPr>
            <w:r w:rsidRPr="002348AC">
              <w:rPr>
                <w:color w:val="333333"/>
                <w:szCs w:val="20"/>
                <w:lang w:val="en-US"/>
              </w:rPr>
              <w:t>50</w:t>
            </w:r>
          </w:p>
        </w:tc>
      </w:tr>
    </w:tbl>
    <w:p w14:paraId="328B2593" w14:textId="77777777" w:rsidR="00097BF9" w:rsidRDefault="00D462F6" w:rsidP="00097BF9">
      <w:pPr>
        <w:pStyle w:val="NoSpacing"/>
        <w:rPr>
          <w:b/>
          <w:snapToGrid w:val="0"/>
          <w:sz w:val="20"/>
          <w:szCs w:val="22"/>
          <w:lang w:val="en-US"/>
        </w:rPr>
      </w:pPr>
      <w:r w:rsidRPr="00097BF9">
        <w:rPr>
          <w:sz w:val="21"/>
          <w:lang w:val="en-US"/>
        </w:rPr>
        <w:t xml:space="preserve">ATCC, American Type Culture Collection; ECACC, European Collection of Authenticated Cell Cultures; NCI, National Cancer Institute; CLS, Cell Line Service GmbH, Germany; DSMZ, Deutsche </w:t>
      </w:r>
      <w:proofErr w:type="spellStart"/>
      <w:r w:rsidRPr="00097BF9">
        <w:rPr>
          <w:sz w:val="21"/>
          <w:lang w:val="en-US"/>
        </w:rPr>
        <w:t>Sammlung</w:t>
      </w:r>
      <w:proofErr w:type="spellEnd"/>
      <w:r w:rsidRPr="00097BF9">
        <w:rPr>
          <w:sz w:val="21"/>
          <w:lang w:val="en-US"/>
        </w:rPr>
        <w:t xml:space="preserve"> von </w:t>
      </w:r>
      <w:proofErr w:type="spellStart"/>
      <w:r w:rsidRPr="00097BF9">
        <w:rPr>
          <w:sz w:val="21"/>
          <w:lang w:val="en-US"/>
        </w:rPr>
        <w:t>Mikroorganismen</w:t>
      </w:r>
      <w:proofErr w:type="spellEnd"/>
      <w:r w:rsidRPr="00097BF9">
        <w:rPr>
          <w:sz w:val="21"/>
          <w:lang w:val="en-US"/>
        </w:rPr>
        <w:t xml:space="preserve"> und </w:t>
      </w:r>
      <w:proofErr w:type="spellStart"/>
      <w:r w:rsidRPr="00097BF9">
        <w:rPr>
          <w:sz w:val="21"/>
          <w:lang w:val="en-US"/>
        </w:rPr>
        <w:t>Zellkulturen</w:t>
      </w:r>
      <w:proofErr w:type="spellEnd"/>
      <w:r w:rsidRPr="00097BF9">
        <w:rPr>
          <w:sz w:val="21"/>
          <w:lang w:val="en-US"/>
        </w:rPr>
        <w:t xml:space="preserve"> GmbH, Germany; </w:t>
      </w:r>
      <w:r w:rsidRPr="00097BF9">
        <w:rPr>
          <w:color w:val="000000"/>
          <w:sz w:val="21"/>
          <w:lang w:val="en-US"/>
        </w:rPr>
        <w:t>MD Anderson Cancer Center, Houston, USA; VTT, VTT Technical Research Centre of Finland Ltd.</w:t>
      </w:r>
      <w:r w:rsidRPr="00097BF9">
        <w:rPr>
          <w:b/>
          <w:snapToGrid w:val="0"/>
          <w:sz w:val="20"/>
          <w:szCs w:val="22"/>
          <w:lang w:val="en-US"/>
        </w:rPr>
        <w:t xml:space="preserve"> </w:t>
      </w:r>
    </w:p>
    <w:p w14:paraId="2E6DA0F5" w14:textId="4C3C28D3" w:rsidR="00D462F6" w:rsidRPr="00097BF9" w:rsidRDefault="00097BF9" w:rsidP="00097BF9">
      <w:pPr>
        <w:pStyle w:val="NoSpacing"/>
        <w:rPr>
          <w:b/>
          <w:snapToGrid w:val="0"/>
          <w:sz w:val="20"/>
          <w:szCs w:val="22"/>
          <w:lang w:val="en-US"/>
        </w:rPr>
      </w:pPr>
      <w:r w:rsidRPr="00097BF9">
        <w:rPr>
          <w:snapToGrid w:val="0"/>
          <w:sz w:val="20"/>
          <w:szCs w:val="22"/>
          <w:lang w:val="en-US"/>
        </w:rPr>
        <w:t xml:space="preserve">DDR, DNA damage response; </w:t>
      </w:r>
      <w:r w:rsidRPr="002348AC">
        <w:rPr>
          <w:bCs/>
          <w:color w:val="000000"/>
          <w:sz w:val="20"/>
          <w:szCs w:val="20"/>
          <w:lang w:val="en-US" w:eastAsia="en-US"/>
        </w:rPr>
        <w:t>IC</w:t>
      </w:r>
      <w:r w:rsidRPr="002348AC">
        <w:rPr>
          <w:bCs/>
          <w:color w:val="000000"/>
          <w:sz w:val="20"/>
          <w:szCs w:val="20"/>
          <w:vertAlign w:val="subscript"/>
          <w:lang w:val="en-US" w:eastAsia="en-US"/>
        </w:rPr>
        <w:t>50</w:t>
      </w:r>
      <w:r>
        <w:rPr>
          <w:bCs/>
          <w:color w:val="000000"/>
          <w:sz w:val="20"/>
          <w:szCs w:val="20"/>
          <w:lang w:val="en-US" w:eastAsia="en-US"/>
        </w:rPr>
        <w:t xml:space="preserve">, half-maximal inhibitory concentration; </w:t>
      </w:r>
      <w:r w:rsidRPr="00097BF9">
        <w:rPr>
          <w:snapToGrid w:val="0"/>
          <w:sz w:val="20"/>
          <w:szCs w:val="22"/>
          <w:lang w:val="en-US"/>
        </w:rPr>
        <w:t>MM</w:t>
      </w:r>
      <w:r>
        <w:rPr>
          <w:snapToGrid w:val="0"/>
          <w:sz w:val="20"/>
          <w:szCs w:val="22"/>
          <w:lang w:val="en-US"/>
        </w:rPr>
        <w:t>R, mismatch repair.</w:t>
      </w:r>
    </w:p>
    <w:p w14:paraId="50B4F3A6" w14:textId="5EB37293" w:rsidR="002C3336" w:rsidRDefault="002C3336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253F6B3D" w14:textId="0D01C3FA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17C805DF" w14:textId="6F95EA64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654DE8E0" w14:textId="78EBBE9A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06FC0300" w14:textId="0D0BBD97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1675123D" w14:textId="24497379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30DF9D1C" w14:textId="0D9AFED6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0E2F0C0C" w14:textId="3DEDD398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67DB40A3" w14:textId="614BA5EC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2E29407A" w14:textId="77777777" w:rsidR="008C01C9" w:rsidRDefault="008C01C9" w:rsidP="001D7649">
      <w:pPr>
        <w:spacing w:after="240"/>
        <w:jc w:val="both"/>
        <w:rPr>
          <w:rFonts w:asciiTheme="minorBidi" w:hAnsiTheme="minorBidi" w:cstheme="minorBidi"/>
          <w:bCs/>
          <w:lang w:val="en-US"/>
        </w:rPr>
      </w:pPr>
    </w:p>
    <w:p w14:paraId="40D2BAC1" w14:textId="3A94E27C" w:rsidR="00B56F57" w:rsidRDefault="001D7649" w:rsidP="001D7649">
      <w:pPr>
        <w:spacing w:after="240"/>
        <w:jc w:val="both"/>
        <w:rPr>
          <w:bCs/>
          <w:sz w:val="20"/>
          <w:szCs w:val="20"/>
          <w:lang w:val="en-US"/>
        </w:rPr>
      </w:pPr>
      <w:r w:rsidRPr="00775413">
        <w:rPr>
          <w:b/>
          <w:bCs/>
          <w:sz w:val="20"/>
          <w:szCs w:val="20"/>
          <w:lang w:val="en-US"/>
        </w:rPr>
        <w:lastRenderedPageBreak/>
        <w:t>Table S4:</w:t>
      </w:r>
      <w:r w:rsidRPr="00B56F57">
        <w:rPr>
          <w:bCs/>
          <w:sz w:val="20"/>
          <w:szCs w:val="20"/>
          <w:lang w:val="en-US"/>
        </w:rPr>
        <w:t xml:space="preserve"> </w:t>
      </w:r>
      <w:r w:rsidR="00B56F57" w:rsidRPr="00B56F57">
        <w:rPr>
          <w:bCs/>
          <w:sz w:val="20"/>
          <w:szCs w:val="20"/>
          <w:lang w:val="en-US"/>
        </w:rPr>
        <w:t>Calculated EC</w:t>
      </w:r>
      <w:r w:rsidR="00B56F57" w:rsidRPr="00B56F57">
        <w:rPr>
          <w:bCs/>
          <w:sz w:val="20"/>
          <w:szCs w:val="20"/>
          <w:vertAlign w:val="subscript"/>
          <w:lang w:val="en-US"/>
        </w:rPr>
        <w:t>50</w:t>
      </w:r>
      <w:r w:rsidR="00B56F57" w:rsidRPr="00B56F57">
        <w:rPr>
          <w:bCs/>
          <w:sz w:val="20"/>
          <w:szCs w:val="20"/>
          <w:lang w:val="en-US"/>
        </w:rPr>
        <w:t xml:space="preserve"> values and combination indexes (CI) from proliferation assays of cancer cell lines treated with combinations of the ATRi BAY 1895344 and the DNA-damaging agents cisplatin, bleomycin, and SN-38 (active metabolite of irinotecan), the tubulin stabilizer docetaxel, and DNA damage response pathway inhibitors AZD0156 (ATM inh</w:t>
      </w:r>
      <w:r w:rsidR="00585074">
        <w:rPr>
          <w:bCs/>
          <w:sz w:val="20"/>
          <w:szCs w:val="20"/>
          <w:lang w:val="en-US"/>
        </w:rPr>
        <w:t>ibitor), M9831 (VX-984, DNA-</w:t>
      </w:r>
      <w:proofErr w:type="spellStart"/>
      <w:r w:rsidR="00585074">
        <w:rPr>
          <w:bCs/>
          <w:sz w:val="20"/>
          <w:szCs w:val="20"/>
          <w:lang w:val="en-US"/>
        </w:rPr>
        <w:t>PKcs</w:t>
      </w:r>
      <w:proofErr w:type="spellEnd"/>
      <w:r w:rsidR="00B56F57" w:rsidRPr="00B56F57">
        <w:rPr>
          <w:bCs/>
          <w:sz w:val="20"/>
          <w:szCs w:val="20"/>
          <w:lang w:val="en-US"/>
        </w:rPr>
        <w:t xml:space="preserve"> inhibitor), AZD7762 (CHEK1/2 inhibitor), PF 00477736 (CHEK1 inhibitor), MK-8776 (CHEK1 inhibitor), and AZD1775 (WEE1 inhibitor). Listed is in case of synergism the lowest CI</w:t>
      </w:r>
      <w:r w:rsidR="00B56F57" w:rsidRPr="00B56F57">
        <w:rPr>
          <w:bCs/>
          <w:sz w:val="20"/>
          <w:szCs w:val="20"/>
          <w:vertAlign w:val="subscript"/>
          <w:lang w:val="en-US"/>
        </w:rPr>
        <w:t>50</w:t>
      </w:r>
      <w:r w:rsidR="00B56F57" w:rsidRPr="00B56F57">
        <w:rPr>
          <w:bCs/>
          <w:sz w:val="20"/>
          <w:szCs w:val="20"/>
          <w:lang w:val="en-US"/>
        </w:rPr>
        <w:t>, in case of antagonism the highest CI</w:t>
      </w:r>
      <w:r w:rsidR="00B56F57" w:rsidRPr="00B56F57">
        <w:rPr>
          <w:bCs/>
          <w:sz w:val="20"/>
          <w:szCs w:val="20"/>
          <w:vertAlign w:val="subscript"/>
          <w:lang w:val="en-US"/>
        </w:rPr>
        <w:t>50</w:t>
      </w:r>
      <w:r w:rsidR="00B56F57" w:rsidRPr="00B56F57">
        <w:rPr>
          <w:bCs/>
          <w:sz w:val="20"/>
          <w:szCs w:val="20"/>
          <w:lang w:val="en-US"/>
        </w:rPr>
        <w:t>, and in case of additivity the CI</w:t>
      </w:r>
      <w:r w:rsidR="00B56F57" w:rsidRPr="00B56F57">
        <w:rPr>
          <w:bCs/>
          <w:sz w:val="20"/>
          <w:szCs w:val="20"/>
          <w:vertAlign w:val="subscript"/>
          <w:lang w:val="en-US"/>
        </w:rPr>
        <w:t>50</w:t>
      </w:r>
      <w:r w:rsidR="00B56F57" w:rsidRPr="00B56F57">
        <w:rPr>
          <w:bCs/>
          <w:sz w:val="20"/>
          <w:szCs w:val="20"/>
          <w:lang w:val="en-US"/>
        </w:rPr>
        <w:t xml:space="preserve"> range. </w:t>
      </w:r>
    </w:p>
    <w:tbl>
      <w:tblPr>
        <w:tblW w:w="13910" w:type="dxa"/>
        <w:tblInd w:w="10" w:type="dxa"/>
        <w:tblLayout w:type="fixed"/>
        <w:tblCellMar>
          <w:left w:w="28" w:type="dxa"/>
          <w:right w:w="0" w:type="dxa"/>
        </w:tblCellMar>
        <w:tblLook w:val="0600" w:firstRow="0" w:lastRow="0" w:firstColumn="0" w:lastColumn="0" w:noHBand="1" w:noVBand="1"/>
      </w:tblPr>
      <w:tblGrid>
        <w:gridCol w:w="1559"/>
        <w:gridCol w:w="2287"/>
        <w:gridCol w:w="2409"/>
        <w:gridCol w:w="2977"/>
        <w:gridCol w:w="2835"/>
        <w:gridCol w:w="1843"/>
      </w:tblGrid>
      <w:tr w:rsidR="00B56F57" w:rsidRPr="0060779A" w14:paraId="4E078010" w14:textId="77777777" w:rsidTr="007B346F">
        <w:trPr>
          <w:trHeight w:val="258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41287A8" w14:textId="1C868655" w:rsidR="00B56F57" w:rsidRPr="0060779A" w:rsidRDefault="002348AC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</w:rPr>
              <w:t>Cell line</w:t>
            </w:r>
          </w:p>
        </w:tc>
        <w:tc>
          <w:tcPr>
            <w:tcW w:w="4696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35EB1F82" w14:textId="60DDFA08" w:rsidR="00B56F57" w:rsidRPr="0060779A" w:rsidRDefault="00B56F57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</w:rPr>
              <w:t>Single agent 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</w:p>
        </w:tc>
        <w:tc>
          <w:tcPr>
            <w:tcW w:w="7655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18249226" w14:textId="77777777" w:rsidR="00B56F57" w:rsidRPr="0060779A" w:rsidRDefault="00B56F57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ombination</w:t>
            </w:r>
            <w:proofErr w:type="spellEnd"/>
          </w:p>
        </w:tc>
      </w:tr>
      <w:tr w:rsidR="007B346F" w:rsidRPr="0060779A" w14:paraId="54617CB5" w14:textId="77777777" w:rsidTr="002348AC">
        <w:trPr>
          <w:trHeight w:val="258"/>
        </w:trPr>
        <w:tc>
          <w:tcPr>
            <w:tcW w:w="1559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10C8D1DD" w14:textId="237D6488" w:rsidR="007B346F" w:rsidRPr="0060779A" w:rsidRDefault="007B346F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327BBEB" w14:textId="77777777" w:rsidR="007B346F" w:rsidRPr="0060779A" w:rsidRDefault="007B346F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660D56E" w14:textId="68861006" w:rsidR="007B346F" w:rsidRPr="0060779A" w:rsidRDefault="007B346F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</w:rPr>
              <w:t>Cisplatin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7C853D96" w14:textId="2B27711A" w:rsidR="007B346F" w:rsidRPr="0060779A" w:rsidRDefault="007B346F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710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</w:t>
            </w: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splatin</w:t>
            </w:r>
            <w:proofErr w:type="spellEnd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BE89322" w14:textId="6ADFEB4E" w:rsidR="007B346F" w:rsidRPr="0060779A" w:rsidRDefault="007B346F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380D8B22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AFA013F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29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40EB165" w14:textId="4F9B108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5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2B82B8F" w14:textId="183BB38B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E6BEBCF" w14:textId="1D1F50A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D423C64" w14:textId="6A7E452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5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1139A27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14</w:t>
            </w:r>
          </w:p>
        </w:tc>
      </w:tr>
      <w:tr w:rsidR="00D751B1" w:rsidRPr="0060779A" w14:paraId="43DFB78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831C0F9" w14:textId="70E65CB3" w:rsidR="00D751B1" w:rsidRPr="0060779A" w:rsidRDefault="00D751B1" w:rsidP="002348AC">
            <w:pPr>
              <w:jc w:val="center"/>
              <w:rPr>
                <w:sz w:val="20"/>
                <w:szCs w:val="20"/>
                <w:lang w:val="de-DE"/>
              </w:rPr>
            </w:pPr>
            <w:r>
              <w:rPr>
                <w:sz w:val="20"/>
                <w:szCs w:val="20"/>
                <w:lang w:val="de-DE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7C4C14F" w14:textId="4C55A16D" w:rsidR="00D751B1" w:rsidRPr="0087559F" w:rsidRDefault="00D751B1" w:rsidP="0060779A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.0</w:t>
            </w:r>
            <w:r w:rsidRPr="0087559F">
              <w:rPr>
                <w:sz w:val="20"/>
                <w:szCs w:val="20"/>
                <w:lang w:val="en-US"/>
              </w:rPr>
              <w:t>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8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238DE05" w14:textId="4C485FF5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 w:rsidRPr="007E62AC">
              <w:rPr>
                <w:sz w:val="20"/>
                <w:szCs w:val="20"/>
                <w:lang w:val="en-US"/>
              </w:rPr>
              <w:t>3.</w:t>
            </w:r>
            <w:r>
              <w:rPr>
                <w:sz w:val="20"/>
                <w:szCs w:val="20"/>
                <w:lang w:val="en-US"/>
              </w:rPr>
              <w:t>4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6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AAA5C5B" w14:textId="16B38715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 w:rsidRPr="007E62AC">
              <w:rPr>
                <w:sz w:val="20"/>
                <w:szCs w:val="20"/>
                <w:lang w:val="en-US"/>
              </w:rPr>
              <w:t>3.</w:t>
            </w:r>
            <w:r>
              <w:rPr>
                <w:sz w:val="20"/>
                <w:szCs w:val="20"/>
                <w:lang w:val="en-US"/>
              </w:rPr>
              <w:t>6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9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4A5D02C" w14:textId="3BDBA2FB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  <w:r w:rsidRPr="007E62AC">
              <w:rPr>
                <w:sz w:val="20"/>
                <w:szCs w:val="20"/>
                <w:lang w:val="en-US"/>
              </w:rPr>
              <w:t>.</w:t>
            </w:r>
            <w:r>
              <w:rPr>
                <w:sz w:val="20"/>
                <w:szCs w:val="20"/>
                <w:lang w:val="en-US"/>
              </w:rPr>
              <w:t>6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7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82FFBE7" w14:textId="0F960C81" w:rsidR="00D751B1" w:rsidRPr="0087559F" w:rsidRDefault="00D751B1" w:rsidP="0060779A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.17</w:t>
            </w:r>
          </w:p>
        </w:tc>
      </w:tr>
      <w:tr w:rsidR="00D751B1" w:rsidRPr="0060779A" w14:paraId="146EE3E7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0BECD4C" w14:textId="507F3AE2" w:rsidR="00D751B1" w:rsidRPr="0087559F" w:rsidRDefault="00D751B1" w:rsidP="002348AC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2D6A9DD" w14:textId="687702A8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.9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7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03F412E" w14:textId="569F6B08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.0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5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5B4368A" w14:textId="13887E45" w:rsidR="00D751B1" w:rsidRPr="0087559F" w:rsidRDefault="00D751B1" w:rsidP="0060779A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.0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8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D9D18C8" w14:textId="62363E8F" w:rsidR="00D751B1" w:rsidRPr="0087559F" w:rsidRDefault="00D751B1" w:rsidP="00D751B1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.0</w:t>
            </w:r>
            <w:r w:rsidRPr="007E62AC">
              <w:rPr>
                <w:sz w:val="20"/>
                <w:szCs w:val="20"/>
                <w:lang w:val="en-US"/>
              </w:rPr>
              <w:t>·10</w:t>
            </w:r>
            <w:r w:rsidRPr="007E62AC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7</w:t>
            </w:r>
            <w:r w:rsidRPr="007E62AC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ECC7344" w14:textId="74085C55" w:rsidR="00D751B1" w:rsidRPr="0087559F" w:rsidRDefault="00D751B1" w:rsidP="0060779A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.15</w:t>
            </w:r>
          </w:p>
        </w:tc>
      </w:tr>
      <w:tr w:rsidR="007B346F" w:rsidRPr="0060779A" w14:paraId="29FAB457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A9F5D55" w14:textId="77777777" w:rsidR="007B346F" w:rsidRPr="0087559F" w:rsidRDefault="007B346F" w:rsidP="002348AC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HeLa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ECC78BE" w14:textId="4D0C93F8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2.0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7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540FC66" w14:textId="4887FB09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3.0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6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91F93B1" w14:textId="6896E975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1.8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8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B71E7CF" w14:textId="7AABD2EA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2.4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7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BD6C970" w14:textId="77777777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0.17</w:t>
            </w:r>
          </w:p>
        </w:tc>
      </w:tr>
      <w:tr w:rsidR="007B346F" w:rsidRPr="0060779A" w14:paraId="215496A4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1E541C1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87559F">
              <w:rPr>
                <w:sz w:val="20"/>
                <w:szCs w:val="20"/>
                <w:lang w:val="en-US"/>
              </w:rPr>
              <w:t>HT-144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3183BEB" w14:textId="70566443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7.2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8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3BF5FB0" w14:textId="268861BA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1.3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6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FC6E16B" w14:textId="6523A9BD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9.2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9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BC290B9" w14:textId="760603BE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1.8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7</w:t>
            </w:r>
            <w:r w:rsidRPr="0087559F">
              <w:rPr>
                <w:sz w:val="20"/>
                <w:szCs w:val="20"/>
                <w:lang w:val="en-US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236F4A7" w14:textId="77777777" w:rsidR="007B346F" w:rsidRPr="0087559F" w:rsidRDefault="007B346F" w:rsidP="0060779A">
            <w:pPr>
              <w:jc w:val="center"/>
              <w:rPr>
                <w:sz w:val="20"/>
                <w:szCs w:val="20"/>
                <w:lang w:val="en-US"/>
              </w:rPr>
            </w:pPr>
            <w:r w:rsidRPr="0087559F">
              <w:rPr>
                <w:sz w:val="20"/>
                <w:szCs w:val="20"/>
                <w:lang w:val="en-US"/>
              </w:rPr>
              <w:t>0.27</w:t>
            </w:r>
          </w:p>
        </w:tc>
      </w:tr>
      <w:tr w:rsidR="007B346F" w:rsidRPr="0060779A" w14:paraId="20DB0B5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523E19A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NCI-H460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C92AA7D" w14:textId="0AD6F5A0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3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1A33335" w14:textId="4F85A010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CF06221" w14:textId="58E958DA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5.7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CF158CA" w14:textId="76E10BD9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1E81E30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36</w:t>
            </w:r>
          </w:p>
        </w:tc>
      </w:tr>
      <w:tr w:rsidR="007B346F" w:rsidRPr="0060779A" w14:paraId="01826B2E" w14:textId="77777777" w:rsidTr="002348AC">
        <w:trPr>
          <w:trHeight w:val="258"/>
        </w:trPr>
        <w:tc>
          <w:tcPr>
            <w:tcW w:w="1559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E4F5576" w14:textId="77777777" w:rsidR="007B346F" w:rsidRPr="0060779A" w:rsidRDefault="007B346F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148E5A93" w14:textId="77777777" w:rsidR="007B346F" w:rsidRPr="0060779A" w:rsidRDefault="007B346F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3435708D" w14:textId="02D2B568" w:rsidR="007B346F" w:rsidRPr="0060779A" w:rsidRDefault="007B346F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leomycin</w:t>
            </w:r>
            <w:proofErr w:type="spellEnd"/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08352AC" w14:textId="6CD5DD0B" w:rsidR="007B346F" w:rsidRPr="0060779A" w:rsidRDefault="007B346F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</w:t>
            </w: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Bleomycin</w:t>
            </w:r>
            <w:proofErr w:type="spellEnd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12B9F14" w14:textId="6E94339D" w:rsidR="007B346F" w:rsidRPr="0060779A" w:rsidRDefault="007B346F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3830A297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3567DEF" w14:textId="384DB1D1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HT-29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829FDF9" w14:textId="6DA1B98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E00F0E0" w14:textId="2EDE46EB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525A3AF" w14:textId="150D6A3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6.4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005300B" w14:textId="497E4DE1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4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210C3B3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59</w:t>
            </w:r>
          </w:p>
        </w:tc>
      </w:tr>
      <w:tr w:rsidR="007B346F" w:rsidRPr="0060779A" w14:paraId="13DED541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CDA4629" w14:textId="30C3C081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CC25B6D" w14:textId="7CB11ACE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73A37D7" w14:textId="3063541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2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003DC6F" w14:textId="6D2524F0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7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</w:rPr>
              <w:t xml:space="preserve"> 2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4B64FAB" w14:textId="7D433B88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3.0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</w:rPr>
              <w:t xml:space="preserve"> 6.9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44EF375" w14:textId="4E8C9691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 xml:space="preserve">0.80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</w:rPr>
              <w:t xml:space="preserve"> 1.0</w:t>
            </w:r>
          </w:p>
        </w:tc>
      </w:tr>
      <w:tr w:rsidR="007B346F" w:rsidRPr="0060779A" w14:paraId="426CCEB8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6A7DAEE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086BEC4" w14:textId="63F0246D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C514B07" w14:textId="2C4D81BC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3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5B845FA" w14:textId="5E4ADBD5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4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9615A03" w14:textId="566C0C53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4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6C72F42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21</w:t>
            </w:r>
          </w:p>
        </w:tc>
      </w:tr>
      <w:tr w:rsidR="007B346F" w:rsidRPr="0060779A" w14:paraId="0D16E3B5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3433738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HT-144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4AA3909" w14:textId="06C5A782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5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15AD202" w14:textId="4E569A02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0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4375200" w14:textId="416F1D1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3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951711D" w14:textId="47995691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46D3855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32</w:t>
            </w:r>
          </w:p>
        </w:tc>
      </w:tr>
      <w:tr w:rsidR="007B346F" w:rsidRPr="0060779A" w14:paraId="2C0EF8E6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22A4D87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MDA-MB-231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BED056A" w14:textId="68396CB4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EF59762" w14:textId="3CDEE61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7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EBD8FC0" w14:textId="538CBD2D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4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9408A0C" w14:textId="4B77575A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9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BFCCB44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33</w:t>
            </w:r>
          </w:p>
        </w:tc>
      </w:tr>
      <w:tr w:rsidR="0060779A" w:rsidRPr="0060779A" w14:paraId="0D9EA2EE" w14:textId="77777777" w:rsidTr="002348AC">
        <w:trPr>
          <w:trHeight w:val="258"/>
        </w:trPr>
        <w:tc>
          <w:tcPr>
            <w:tcW w:w="1559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556F5982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BC9B4C8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74292D5A" w14:textId="54EF7E72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SN-38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63145BE" w14:textId="666EDEDE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SN-38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ABDC796" w14:textId="269E05C4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33D55094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9DD4B59" w14:textId="17AB6DE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29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9A0425D" w14:textId="2E8523E3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41EC9FD" w14:textId="2D977EF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2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C37F7CE" w14:textId="0EC5E07D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A2A6E47" w14:textId="7B2597F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3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8D58ED4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43</w:t>
            </w:r>
          </w:p>
        </w:tc>
      </w:tr>
      <w:tr w:rsidR="007B346F" w:rsidRPr="0060779A" w14:paraId="3A8699D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9811775" w14:textId="2BDD700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86DA73E" w14:textId="0D53A531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9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1B5B0CA" w14:textId="32ED7994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6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24C2938" w14:textId="1425D46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8.6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ED642A8" w14:textId="7E76BA7D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CC7DD6F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55</w:t>
            </w:r>
          </w:p>
        </w:tc>
      </w:tr>
      <w:tr w:rsidR="007B346F" w:rsidRPr="0060779A" w14:paraId="1371E24D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8C938AE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A90480C" w14:textId="59DDD7C5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8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C28D039" w14:textId="00B6C96B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2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4C8E8B5" w14:textId="729618E0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3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A9444F7" w14:textId="61E0A9D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5269012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27</w:t>
            </w:r>
          </w:p>
        </w:tc>
      </w:tr>
      <w:tr w:rsidR="007B346F" w:rsidRPr="0060779A" w14:paraId="371089B9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</w:tcPr>
          <w:p w14:paraId="13035CB2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144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307DF67" w14:textId="3D6242C2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4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 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0121183" w14:textId="3D213578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7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036B70B" w14:textId="0A270DD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6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E18F36B" w14:textId="2C8E496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5.0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10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E3F2237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21</w:t>
            </w:r>
          </w:p>
        </w:tc>
      </w:tr>
      <w:tr w:rsidR="007B346F" w:rsidRPr="0060779A" w14:paraId="04F1CC1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</w:tcPr>
          <w:p w14:paraId="10804DB6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MDA-MB-231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531E7E1" w14:textId="08354366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5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6997563" w14:textId="2E5EA768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1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83917DA" w14:textId="2023B8A8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7.1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154EB93" w14:textId="735D8BD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1DE3707" w14:textId="77777777" w:rsidR="007B346F" w:rsidRPr="0060779A" w:rsidRDefault="007B346F" w:rsidP="0060779A">
            <w:pPr>
              <w:contextualSpacing/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13</w:t>
            </w:r>
          </w:p>
        </w:tc>
      </w:tr>
      <w:tr w:rsidR="0060779A" w:rsidRPr="0060779A" w14:paraId="53F75B4D" w14:textId="77777777" w:rsidTr="002348AC">
        <w:trPr>
          <w:trHeight w:val="258"/>
        </w:trPr>
        <w:tc>
          <w:tcPr>
            <w:tcW w:w="1559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B2FE300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72463E0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1A1838EE" w14:textId="3A6BCEF6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Docetaxel</w:t>
            </w:r>
            <w:proofErr w:type="spellEnd"/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313705EA" w14:textId="7B19DE4A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</w:t>
            </w:r>
            <w:proofErr w:type="spellStart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Docetaxel</w:t>
            </w:r>
            <w:proofErr w:type="spellEnd"/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E4CD0EA" w14:textId="090E79DD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58E1B773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3767EF3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22Rv1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F1124A" w14:textId="14F09B68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2574479" w14:textId="1162079D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7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10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78EABA82" w14:textId="08466D3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5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0020449" w14:textId="0B5C29C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10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486B567C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27</w:t>
            </w:r>
          </w:p>
        </w:tc>
      </w:tr>
      <w:tr w:rsidR="0060779A" w:rsidRPr="0060779A" w14:paraId="66DC90F7" w14:textId="77777777" w:rsidTr="002348AC">
        <w:trPr>
          <w:trHeight w:val="258"/>
        </w:trPr>
        <w:tc>
          <w:tcPr>
            <w:tcW w:w="1559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6479FE6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4CE34B0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55C8209F" w14:textId="46B0FB6E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AZD0156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0693EA2" w14:textId="0EAA7AD6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AZD0156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7998680C" w14:textId="017BC406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1F517145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6B23045" w14:textId="1DCF3B70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29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CF2870E" w14:textId="5D7AD463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F340292" w14:textId="1F26004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95376D3" w14:textId="0AF84A3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2026A0D" w14:textId="04EF1C9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1AB2FB2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45</w:t>
            </w:r>
          </w:p>
        </w:tc>
      </w:tr>
      <w:tr w:rsidR="007B346F" w:rsidRPr="0060779A" w14:paraId="624114A2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27320FD" w14:textId="76B47A80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5C547E0" w14:textId="63B674AB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C633E88" w14:textId="1D0752BA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662BF4C" w14:textId="4FF38111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9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551A2EB" w14:textId="4008D9F3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6.2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7E4092E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52</w:t>
            </w:r>
          </w:p>
        </w:tc>
      </w:tr>
      <w:tr w:rsidR="007B346F" w:rsidRPr="0060779A" w14:paraId="3574D4CF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5C16C68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868BEA8" w14:textId="51AFA5EB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566E3AA" w14:textId="5EDBE78C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7389FD0" w14:textId="1EAF3DF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257CB1A" w14:textId="0359B15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D17646F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48</w:t>
            </w:r>
          </w:p>
        </w:tc>
      </w:tr>
      <w:tr w:rsidR="007B346F" w:rsidRPr="0060779A" w14:paraId="76733495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E14E4FC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144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2A184F1" w14:textId="3D30FC8D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975F2E1" w14:textId="2B842C06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9508F74" w14:textId="45070565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lang w:val="de-DE"/>
              </w:rPr>
              <w:t xml:space="preserve"> 4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0A5B81C" w14:textId="6A36EE09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lang w:val="de-DE"/>
              </w:rPr>
              <w:t xml:space="preserve"> 1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59F3BBA9" w14:textId="15090AA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 xml:space="preserve">1.0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lang w:val="de-DE"/>
              </w:rPr>
              <w:t xml:space="preserve"> 1.2</w:t>
            </w:r>
          </w:p>
        </w:tc>
      </w:tr>
      <w:tr w:rsidR="0060779A" w:rsidRPr="0060779A" w14:paraId="68906958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3CB53170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E367287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59D45A8A" w14:textId="4C514F00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M9831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F093124" w14:textId="56B68B30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M9831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2A2547F" w14:textId="747F4607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3604F653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72653AD" w14:textId="0F77C559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29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464CD3E" w14:textId="1AA7F31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7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A22A29C" w14:textId="04444039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3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DC50167" w14:textId="19A19B28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7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9D3B83E" w14:textId="0AF360F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A4FE4B0" w14:textId="7399AD06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l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0.61</w:t>
            </w:r>
          </w:p>
        </w:tc>
      </w:tr>
      <w:tr w:rsidR="007B346F" w:rsidRPr="0060779A" w14:paraId="71A89EDE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76AA571" w14:textId="35863EB9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159D157" w14:textId="5D87F21B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DC0E904" w14:textId="7F8E01B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5620CAB" w14:textId="39631B02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lang w:val="de-DE"/>
              </w:rPr>
              <w:t xml:space="preserve"> 2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07FFE87" w14:textId="28731AA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lang w:val="de-DE"/>
              </w:rPr>
              <w:t xml:space="preserve"> 4.1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9544A06" w14:textId="13B7541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</w:t>
            </w:r>
            <w:r w:rsidRPr="0060779A">
              <w:rPr>
                <w:sz w:val="20"/>
                <w:szCs w:val="20"/>
                <w:shd w:val="clear" w:color="auto" w:fill="FFFFFF" w:themeFill="background1"/>
                <w:lang w:val="de-DE"/>
              </w:rPr>
              <w:t xml:space="preserve">85 </w:t>
            </w:r>
            <w:r w:rsidRPr="0060779A">
              <w:rPr>
                <w:sz w:val="20"/>
                <w:szCs w:val="20"/>
                <w:lang w:val="en-US"/>
              </w:rPr>
              <w:t>–</w:t>
            </w:r>
            <w:r w:rsidRPr="0060779A">
              <w:rPr>
                <w:sz w:val="20"/>
                <w:szCs w:val="20"/>
                <w:shd w:val="clear" w:color="auto" w:fill="FFFFFF" w:themeFill="background1"/>
                <w:lang w:val="de-DE"/>
              </w:rPr>
              <w:t xml:space="preserve"> 1.16</w:t>
            </w:r>
          </w:p>
        </w:tc>
      </w:tr>
      <w:tr w:rsidR="007B346F" w:rsidRPr="0060779A" w14:paraId="3F9FCB9E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CE3B0EB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lastRenderedPageBreak/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6071464" w14:textId="0E26408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8A62543" w14:textId="49608F91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3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8F0223A" w14:textId="1C339801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F5DEF53" w14:textId="4A28B1A2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1B31E57" w14:textId="698FBE55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l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0.69</w:t>
            </w:r>
          </w:p>
        </w:tc>
      </w:tr>
      <w:tr w:rsidR="007B346F" w:rsidRPr="0060779A" w14:paraId="6A3E2743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0534855" w14:textId="7777777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HT-144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60AE036" w14:textId="522E911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5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A4850DC" w14:textId="187084B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3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5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352C836" w14:textId="411E935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9D7939E" w14:textId="4F17E48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E46B944" w14:textId="4A85A629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l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0.72</w:t>
            </w:r>
          </w:p>
        </w:tc>
      </w:tr>
      <w:tr w:rsidR="0060779A" w:rsidRPr="0060779A" w14:paraId="37FA98E5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D753311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4350B70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2048FB2" w14:textId="3D372F58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AZD7762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A67B8C7" w14:textId="09202760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AZD7762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409687F" w14:textId="4967A126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7904022F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3C84AFB" w14:textId="61F8DC78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5F14517" w14:textId="4BCE536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3F46F41" w14:textId="78CAC9A1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9.1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 xml:space="preserve">-8 </w:t>
            </w:r>
            <w:r w:rsidRPr="0060779A">
              <w:rPr>
                <w:sz w:val="20"/>
                <w:szCs w:val="20"/>
                <w:lang w:val="de-DE"/>
              </w:rPr>
              <w:t>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735CD9AA" w14:textId="03EEE55D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1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9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C1752C8" w14:textId="24E09E4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5CF9E98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49</w:t>
            </w:r>
          </w:p>
        </w:tc>
      </w:tr>
      <w:tr w:rsidR="007B346F" w:rsidRPr="0060779A" w14:paraId="2D5DBD8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9D4C487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28447D5" w14:textId="7A8EB95C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1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7C49996" w14:textId="0E235FC0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8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C44D5DA" w14:textId="622C6504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7CCD52E" w14:textId="03F0D05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4.3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81AF60B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19</w:t>
            </w:r>
          </w:p>
        </w:tc>
      </w:tr>
      <w:tr w:rsidR="0060779A" w:rsidRPr="0060779A" w14:paraId="079CBE9E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03D4428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96C7105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038B963" w14:textId="1BD7ABEC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PF 00477736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020A031" w14:textId="034C6F61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PF 00477736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7B2CFAC1" w14:textId="63E0D69B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215A3CE6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3497AA8" w14:textId="588819E7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4F34EE7" w14:textId="013C0B13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526E5E3" w14:textId="1615A0BC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104DF382" w14:textId="3F769DCB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6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98384FE" w14:textId="6C55027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7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591B1AE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69</w:t>
            </w:r>
          </w:p>
        </w:tc>
      </w:tr>
      <w:tr w:rsidR="007B346F" w:rsidRPr="0060779A" w14:paraId="1C5B0872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DDF117C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1AE71EE" w14:textId="3A5B1F5A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C556D8F" w14:textId="2FA14969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1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458E656" w14:textId="3BAD78C5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2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1892D90" w14:textId="37D668EC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7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6A5A942" w14:textId="598A198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l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0.43</w:t>
            </w:r>
          </w:p>
        </w:tc>
      </w:tr>
      <w:tr w:rsidR="0060779A" w:rsidRPr="0060779A" w14:paraId="6F9112E7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B5FB69D" w14:textId="77777777" w:rsidR="0060779A" w:rsidRPr="0060779A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51EDA49A" w14:textId="77777777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4D0780C" w14:textId="5C78A826" w:rsidR="0060779A" w:rsidRPr="0060779A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de-DE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de-DE"/>
              </w:rPr>
              <w:t>MK-8776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45D12AC4" w14:textId="5C01CE9A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MK-8776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87559F">
              <w:rPr>
                <w:rFonts w:ascii="Times New Roman" w:hAnsi="Times New Roman"/>
                <w:b/>
                <w:bCs/>
                <w:sz w:val="20"/>
                <w:lang w:val="fr-FR"/>
              </w:rPr>
              <w:t>EC</w:t>
            </w:r>
            <w:r w:rsidRPr="0087559F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6C9A1E80" w14:textId="23EBAF54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1C83A2F9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B8F123E" w14:textId="2CB03126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ABBA4C6" w14:textId="7F7FA1E9" w:rsidR="007B346F" w:rsidRPr="0060779A" w:rsidRDefault="007B346F" w:rsidP="0060779A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5.4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BAD0802" w14:textId="5A41A67E" w:rsidR="007B346F" w:rsidRPr="0060779A" w:rsidRDefault="007B346F" w:rsidP="0060779A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5.4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38192AE4" w14:textId="0B07F14E" w:rsidR="007B346F" w:rsidRPr="0060779A" w:rsidRDefault="007B346F" w:rsidP="0060779A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2.7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88F318A" w14:textId="5BCE4EF6" w:rsidR="007B346F" w:rsidRPr="0060779A" w:rsidRDefault="007B346F" w:rsidP="0060779A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1.2</w:t>
            </w:r>
            <w:r w:rsidRPr="0060779A">
              <w:rPr>
                <w:sz w:val="20"/>
                <w:szCs w:val="20"/>
                <w:lang w:val="de-DE"/>
              </w:rPr>
              <w:t>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86C4443" w14:textId="77777777" w:rsidR="007B346F" w:rsidRPr="0060779A" w:rsidRDefault="007B346F" w:rsidP="0060779A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0.72</w:t>
            </w:r>
          </w:p>
        </w:tc>
      </w:tr>
      <w:tr w:rsidR="00D751B1" w:rsidRPr="0060779A" w14:paraId="5589561B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542C604" w14:textId="78B58455" w:rsidR="00D751B1" w:rsidRPr="0060779A" w:rsidRDefault="00D751B1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DB3559B" w14:textId="5D3CFC8F" w:rsidR="00D751B1" w:rsidRPr="0060779A" w:rsidRDefault="00D751B1" w:rsidP="00D751B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2</w:t>
            </w:r>
            <w:r w:rsidRPr="0087559F">
              <w:rPr>
                <w:sz w:val="20"/>
                <w:szCs w:val="20"/>
                <w:lang w:val="en-US"/>
              </w:rPr>
              <w:t>·10</w:t>
            </w:r>
            <w:r w:rsidRPr="0087559F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7</w:t>
            </w:r>
            <w:r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3E7E018" w14:textId="110AC6FE" w:rsidR="00D751B1" w:rsidRPr="0060779A" w:rsidRDefault="00B14F23" w:rsidP="00B14F2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 1</w:t>
            </w:r>
            <w:r w:rsidR="00D751B1" w:rsidRPr="0060779A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0</w:t>
            </w:r>
            <w:r w:rsidR="00D751B1" w:rsidRPr="0087559F">
              <w:rPr>
                <w:sz w:val="20"/>
                <w:szCs w:val="20"/>
                <w:lang w:val="en-US"/>
              </w:rPr>
              <w:t>·10</w:t>
            </w:r>
            <w:r w:rsidR="00D751B1" w:rsidRPr="0087559F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5</w:t>
            </w:r>
            <w:r w:rsidR="00D751B1"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18CC8D1" w14:textId="162EDBE0" w:rsidR="00D751B1" w:rsidRPr="0060779A" w:rsidRDefault="00B14F23" w:rsidP="00B14F2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="00D751B1" w:rsidRPr="0060779A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0</w:t>
            </w:r>
            <w:r w:rsidR="00D751B1" w:rsidRPr="0087559F">
              <w:rPr>
                <w:sz w:val="20"/>
                <w:szCs w:val="20"/>
                <w:lang w:val="en-US"/>
              </w:rPr>
              <w:t>·10</w:t>
            </w:r>
            <w:r w:rsidR="00D751B1" w:rsidRPr="0087559F">
              <w:rPr>
                <w:sz w:val="20"/>
                <w:szCs w:val="20"/>
                <w:vertAlign w:val="superscript"/>
                <w:lang w:val="en-US"/>
              </w:rPr>
              <w:t>-</w:t>
            </w:r>
            <w:r>
              <w:rPr>
                <w:sz w:val="20"/>
                <w:szCs w:val="20"/>
                <w:vertAlign w:val="superscript"/>
                <w:lang w:val="en-US"/>
              </w:rPr>
              <w:t>7</w:t>
            </w:r>
            <w:r w:rsidR="00D751B1"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100DA6E" w14:textId="5F90EEE9" w:rsidR="00D751B1" w:rsidRPr="0060779A" w:rsidRDefault="00B14F23" w:rsidP="00B14F2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="00D751B1" w:rsidRPr="0060779A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</w:t>
            </w:r>
            <w:r w:rsidR="00D751B1" w:rsidRPr="0087559F">
              <w:rPr>
                <w:sz w:val="20"/>
                <w:szCs w:val="20"/>
                <w:lang w:val="en-US"/>
              </w:rPr>
              <w:t>·10</w:t>
            </w:r>
            <w:r w:rsidR="00D751B1" w:rsidRPr="0087559F">
              <w:rPr>
                <w:sz w:val="20"/>
                <w:szCs w:val="20"/>
                <w:vertAlign w:val="superscript"/>
                <w:lang w:val="en-US"/>
              </w:rPr>
              <w:t>-7</w:t>
            </w:r>
            <w:r w:rsidR="00D751B1" w:rsidRPr="0060779A">
              <w:rPr>
                <w:sz w:val="20"/>
                <w:szCs w:val="20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8C8AC5D" w14:textId="566E8158" w:rsidR="00D751B1" w:rsidRPr="0060779A" w:rsidRDefault="00B14F23" w:rsidP="00B14F2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</w:t>
            </w:r>
          </w:p>
        </w:tc>
      </w:tr>
      <w:tr w:rsidR="0060779A" w:rsidRPr="0060779A" w14:paraId="3F730E55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10FDBC4" w14:textId="77777777" w:rsidR="0060779A" w:rsidRPr="0087559F" w:rsidRDefault="0060779A" w:rsidP="002348AC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586E8F3F" w14:textId="77777777" w:rsidR="0060779A" w:rsidRPr="0087559F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87559F">
              <w:rPr>
                <w:rFonts w:ascii="Times New Roman" w:hAnsi="Times New Roman"/>
                <w:b/>
                <w:bCs/>
                <w:sz w:val="20"/>
              </w:rPr>
              <w:t>BAY 189534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247A41B3" w14:textId="319350A3" w:rsidR="0060779A" w:rsidRPr="0087559F" w:rsidRDefault="0060779A" w:rsidP="0060779A">
            <w:pPr>
              <w:pStyle w:val="ctextPatentArial"/>
              <w:keepNext/>
              <w:keepLines/>
              <w:spacing w:line="240" w:lineRule="auto"/>
              <w:contextualSpacing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87559F">
              <w:rPr>
                <w:rFonts w:ascii="Times New Roman" w:hAnsi="Times New Roman"/>
                <w:b/>
                <w:bCs/>
                <w:sz w:val="20"/>
              </w:rPr>
              <w:t>AZD1775</w:t>
            </w:r>
          </w:p>
        </w:tc>
        <w:tc>
          <w:tcPr>
            <w:tcW w:w="5812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77D03CA9" w14:textId="7B8950FB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  BAY 1895344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</w:t>
            </w:r>
            <w:r w:rsidR="002348AC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i/>
                <w:sz w:val="20"/>
                <w:lang w:val="fr-FR"/>
              </w:rPr>
              <w:t>plus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          </w:t>
            </w:r>
            <w:r w:rsidRPr="00E803EA">
              <w:rPr>
                <w:rFonts w:ascii="Times New Roman" w:hAnsi="Times New Roman"/>
                <w:b/>
                <w:bCs/>
                <w:sz w:val="20"/>
              </w:rPr>
              <w:t>AZD1775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 xml:space="preserve"> </w:t>
            </w:r>
            <w:r w:rsidRPr="0060779A">
              <w:rPr>
                <w:rFonts w:ascii="Times New Roman" w:hAnsi="Times New Roman"/>
                <w:b/>
                <w:bCs/>
                <w:sz w:val="20"/>
              </w:rPr>
              <w:t>EC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</w:rPr>
              <w:t>50</w:t>
            </w: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ab/>
              <w:t xml:space="preserve">                                                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 w:themeFill="background1" w:themeFillShade="D9"/>
            <w:vAlign w:val="center"/>
          </w:tcPr>
          <w:p w14:paraId="01373EDB" w14:textId="7E5B2293" w:rsidR="0060779A" w:rsidRPr="0060779A" w:rsidRDefault="0060779A" w:rsidP="0060779A">
            <w:pPr>
              <w:pStyle w:val="ctextPatentArial"/>
              <w:keepNext/>
              <w:keepLines/>
              <w:tabs>
                <w:tab w:val="left" w:pos="1559"/>
                <w:tab w:val="left" w:pos="2268"/>
                <w:tab w:val="left" w:pos="3827"/>
              </w:tabs>
              <w:spacing w:line="240" w:lineRule="auto"/>
              <w:ind w:firstLine="1"/>
              <w:contextualSpacing/>
              <w:jc w:val="center"/>
              <w:rPr>
                <w:rFonts w:ascii="Times New Roman" w:hAnsi="Times New Roman"/>
                <w:b/>
                <w:bCs/>
                <w:sz w:val="20"/>
                <w:lang w:val="fr-FR"/>
              </w:rPr>
            </w:pPr>
            <w:r w:rsidRPr="0060779A">
              <w:rPr>
                <w:rFonts w:ascii="Times New Roman" w:hAnsi="Times New Roman"/>
                <w:b/>
                <w:bCs/>
                <w:sz w:val="20"/>
                <w:lang w:val="fr-FR"/>
              </w:rPr>
              <w:t>CI</w:t>
            </w:r>
            <w:r w:rsidRPr="0060779A">
              <w:rPr>
                <w:rFonts w:ascii="Times New Roman" w:hAnsi="Times New Roman"/>
                <w:b/>
                <w:bCs/>
                <w:sz w:val="20"/>
                <w:vertAlign w:val="subscript"/>
                <w:lang w:val="fr-FR"/>
              </w:rPr>
              <w:t>50</w:t>
            </w:r>
          </w:p>
        </w:tc>
      </w:tr>
      <w:tr w:rsidR="007B346F" w:rsidRPr="0060779A" w14:paraId="3363EF49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BF9A441" w14:textId="6855A2A6" w:rsidR="007B346F" w:rsidRPr="0060779A" w:rsidRDefault="007B346F" w:rsidP="002348AC">
            <w:pPr>
              <w:jc w:val="center"/>
              <w:rPr>
                <w:sz w:val="20"/>
                <w:szCs w:val="20"/>
              </w:rPr>
            </w:pPr>
            <w:r w:rsidRPr="0060779A">
              <w:rPr>
                <w:sz w:val="20"/>
                <w:szCs w:val="20"/>
              </w:rPr>
              <w:t>LOVO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731F1A97" w14:textId="68E5B615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3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B4C0FEA" w14:textId="4C0CF2C3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5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000B3DA2" w14:textId="11E083F6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9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A48171D" w14:textId="5FB46DD2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8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4AAB9445" w14:textId="7777777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0.64</w:t>
            </w:r>
          </w:p>
        </w:tc>
      </w:tr>
      <w:tr w:rsidR="007B346F" w:rsidRPr="0060779A" w14:paraId="0B6B8369" w14:textId="77777777" w:rsidTr="002348AC">
        <w:trPr>
          <w:trHeight w:val="14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BDFA3A8" w14:textId="77777777" w:rsidR="007B346F" w:rsidRPr="0060779A" w:rsidRDefault="007B346F" w:rsidP="002348AC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PC-3</w:t>
            </w:r>
          </w:p>
        </w:tc>
        <w:tc>
          <w:tcPr>
            <w:tcW w:w="22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6D96193A" w14:textId="7823CAC7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6.7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252C4ED" w14:textId="220369AE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g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3.0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6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9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2C597F81" w14:textId="0A8AD56A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1.4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07D55AD" w14:textId="628223E6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2.8·10</w:t>
            </w:r>
            <w:r w:rsidRPr="0060779A">
              <w:rPr>
                <w:sz w:val="20"/>
                <w:szCs w:val="20"/>
                <w:vertAlign w:val="superscript"/>
                <w:lang w:val="de-DE"/>
              </w:rPr>
              <w:t>-7</w:t>
            </w:r>
            <w:r w:rsidRPr="0060779A">
              <w:rPr>
                <w:sz w:val="20"/>
                <w:szCs w:val="20"/>
                <w:lang w:val="de-DE"/>
              </w:rPr>
              <w:t xml:space="preserve"> 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14:paraId="634C9135" w14:textId="77F9ECCF" w:rsidR="007B346F" w:rsidRPr="0060779A" w:rsidRDefault="007B346F" w:rsidP="0060779A">
            <w:pPr>
              <w:jc w:val="center"/>
              <w:rPr>
                <w:sz w:val="20"/>
                <w:szCs w:val="20"/>
                <w:lang w:val="de-DE"/>
              </w:rPr>
            </w:pPr>
            <w:r w:rsidRPr="0060779A">
              <w:rPr>
                <w:sz w:val="20"/>
                <w:szCs w:val="20"/>
                <w:lang w:val="de-DE"/>
              </w:rPr>
              <w:t>&lt;</w:t>
            </w:r>
            <w:r w:rsidR="0060779A">
              <w:rPr>
                <w:sz w:val="20"/>
                <w:szCs w:val="20"/>
                <w:lang w:val="de-DE"/>
              </w:rPr>
              <w:t xml:space="preserve"> </w:t>
            </w:r>
            <w:r w:rsidRPr="0060779A">
              <w:rPr>
                <w:sz w:val="20"/>
                <w:szCs w:val="20"/>
                <w:lang w:val="de-DE"/>
              </w:rPr>
              <w:t>0.29</w:t>
            </w:r>
          </w:p>
        </w:tc>
      </w:tr>
    </w:tbl>
    <w:p w14:paraId="42500C23" w14:textId="3ECD2AAB" w:rsidR="00680282" w:rsidRPr="00680282" w:rsidRDefault="0049600D" w:rsidP="00680282">
      <w:pPr>
        <w:pStyle w:val="NoSpacing"/>
        <w:rPr>
          <w:sz w:val="20"/>
          <w:lang w:val="fr-FR"/>
        </w:rPr>
      </w:pPr>
      <w:r w:rsidRPr="00680282">
        <w:rPr>
          <w:sz w:val="20"/>
          <w:lang w:val="fr-FR"/>
        </w:rPr>
        <w:t>CI</w:t>
      </w:r>
      <w:r w:rsidRPr="00680282">
        <w:rPr>
          <w:sz w:val="20"/>
          <w:vertAlign w:val="subscript"/>
          <w:lang w:val="fr-FR"/>
        </w:rPr>
        <w:t>50</w:t>
      </w:r>
      <w:r w:rsidRPr="00680282">
        <w:rPr>
          <w:sz w:val="20"/>
          <w:lang w:val="fr-FR"/>
        </w:rPr>
        <w:t xml:space="preserve"> </w:t>
      </w:r>
      <w:proofErr w:type="spellStart"/>
      <w:r w:rsidRPr="00680282">
        <w:rPr>
          <w:sz w:val="20"/>
          <w:lang w:val="fr-FR"/>
        </w:rPr>
        <w:t>interpretation</w:t>
      </w:r>
      <w:proofErr w:type="spellEnd"/>
      <w:r w:rsidRPr="00680282">
        <w:rPr>
          <w:sz w:val="20"/>
          <w:lang w:val="fr-FR"/>
        </w:rPr>
        <w:t xml:space="preserve"> code: CI</w:t>
      </w:r>
      <w:r w:rsidRPr="00680282">
        <w:rPr>
          <w:sz w:val="20"/>
          <w:vertAlign w:val="subscript"/>
          <w:lang w:val="fr-FR"/>
        </w:rPr>
        <w:t>50</w:t>
      </w:r>
      <w:r w:rsidRPr="00680282">
        <w:rPr>
          <w:sz w:val="20"/>
          <w:lang w:val="fr-FR"/>
        </w:rPr>
        <w:t xml:space="preserve"> </w:t>
      </w:r>
      <w:r w:rsidR="00E9494C">
        <w:rPr>
          <w:sz w:val="20"/>
          <w:lang w:val="fr-FR"/>
        </w:rPr>
        <w:t>≤</w:t>
      </w:r>
      <w:r w:rsidRPr="00680282">
        <w:rPr>
          <w:sz w:val="20"/>
          <w:lang w:val="fr-FR"/>
        </w:rPr>
        <w:t xml:space="preserve">0.8, </w:t>
      </w:r>
      <w:proofErr w:type="spellStart"/>
      <w:r w:rsidRPr="00680282">
        <w:rPr>
          <w:sz w:val="20"/>
          <w:lang w:val="fr-FR"/>
        </w:rPr>
        <w:t>synergism</w:t>
      </w:r>
      <w:proofErr w:type="spellEnd"/>
      <w:r w:rsidRPr="00680282">
        <w:rPr>
          <w:sz w:val="20"/>
          <w:lang w:val="fr-FR"/>
        </w:rPr>
        <w:t>; 0.8</w:t>
      </w:r>
      <w:r w:rsidR="00E9494C">
        <w:rPr>
          <w:sz w:val="20"/>
          <w:lang w:val="fr-FR"/>
        </w:rPr>
        <w:t>&lt;</w:t>
      </w:r>
      <w:r w:rsidR="00E9494C" w:rsidRPr="00680282">
        <w:rPr>
          <w:sz w:val="20"/>
          <w:lang w:val="fr-FR"/>
        </w:rPr>
        <w:t xml:space="preserve"> </w:t>
      </w:r>
      <w:r w:rsidRPr="00680282">
        <w:rPr>
          <w:sz w:val="20"/>
          <w:lang w:val="fr-FR"/>
        </w:rPr>
        <w:t>CI</w:t>
      </w:r>
      <w:r w:rsidRPr="00680282">
        <w:rPr>
          <w:sz w:val="20"/>
          <w:vertAlign w:val="subscript"/>
          <w:lang w:val="fr-FR"/>
        </w:rPr>
        <w:t>50</w:t>
      </w:r>
      <w:r w:rsidRPr="00680282">
        <w:rPr>
          <w:sz w:val="20"/>
          <w:lang w:val="fr-FR"/>
        </w:rPr>
        <w:t xml:space="preserve"> </w:t>
      </w:r>
      <w:r w:rsidR="00E9494C">
        <w:rPr>
          <w:sz w:val="20"/>
          <w:lang w:val="fr-FR"/>
        </w:rPr>
        <w:t>&lt;</w:t>
      </w:r>
      <w:r w:rsidRPr="00680282">
        <w:rPr>
          <w:sz w:val="20"/>
          <w:lang w:val="fr-FR"/>
        </w:rPr>
        <w:t xml:space="preserve">1.2, </w:t>
      </w:r>
      <w:proofErr w:type="spellStart"/>
      <w:r w:rsidRPr="00680282">
        <w:rPr>
          <w:sz w:val="20"/>
          <w:lang w:val="fr-FR"/>
        </w:rPr>
        <w:t>additivity</w:t>
      </w:r>
      <w:proofErr w:type="spellEnd"/>
      <w:r w:rsidRPr="00680282">
        <w:rPr>
          <w:sz w:val="20"/>
          <w:lang w:val="fr-FR"/>
        </w:rPr>
        <w:t>; CI</w:t>
      </w:r>
      <w:r w:rsidRPr="00680282">
        <w:rPr>
          <w:sz w:val="20"/>
          <w:vertAlign w:val="subscript"/>
          <w:lang w:val="fr-FR"/>
        </w:rPr>
        <w:t>50</w:t>
      </w:r>
      <w:r w:rsidR="00E9494C">
        <w:rPr>
          <w:sz w:val="20"/>
          <w:lang w:val="fr-FR"/>
        </w:rPr>
        <w:t>≥</w:t>
      </w:r>
      <w:r w:rsidRPr="00680282">
        <w:rPr>
          <w:sz w:val="20"/>
          <w:lang w:val="fr-FR"/>
        </w:rPr>
        <w:t xml:space="preserve">1.2, </w:t>
      </w:r>
      <w:proofErr w:type="spellStart"/>
      <w:r w:rsidRPr="00680282">
        <w:rPr>
          <w:sz w:val="20"/>
          <w:lang w:val="fr-FR"/>
        </w:rPr>
        <w:t>antagonism</w:t>
      </w:r>
      <w:proofErr w:type="spellEnd"/>
      <w:r w:rsidR="00680282" w:rsidRPr="00680282">
        <w:rPr>
          <w:sz w:val="20"/>
          <w:lang w:val="fr-FR"/>
        </w:rPr>
        <w:t xml:space="preserve"> </w:t>
      </w:r>
    </w:p>
    <w:p w14:paraId="40349F6F" w14:textId="77777777" w:rsidR="002C3336" w:rsidRDefault="00680282" w:rsidP="006553A7">
      <w:pPr>
        <w:pStyle w:val="NoSpacing"/>
        <w:rPr>
          <w:bCs/>
          <w:sz w:val="20"/>
          <w:szCs w:val="20"/>
          <w:lang w:val="en-US"/>
        </w:rPr>
      </w:pPr>
      <w:r w:rsidRPr="0087559F">
        <w:rPr>
          <w:sz w:val="20"/>
          <w:lang w:val="en-US"/>
        </w:rPr>
        <w:t>ATM, </w:t>
      </w:r>
      <w:r w:rsidR="00775348" w:rsidRPr="0087559F">
        <w:rPr>
          <w:sz w:val="20"/>
          <w:lang w:val="en-US"/>
        </w:rPr>
        <w:t>ataxia-telangiectasia mutated kinase</w:t>
      </w:r>
      <w:r w:rsidRPr="0087559F">
        <w:rPr>
          <w:sz w:val="20"/>
          <w:lang w:val="en-US"/>
        </w:rPr>
        <w:t xml:space="preserve">; </w:t>
      </w:r>
      <w:r w:rsidR="0070531E" w:rsidRPr="00B56F57">
        <w:rPr>
          <w:bCs/>
          <w:sz w:val="20"/>
          <w:szCs w:val="20"/>
          <w:lang w:val="en-US"/>
        </w:rPr>
        <w:t>CHEK1/2</w:t>
      </w:r>
      <w:r w:rsidR="0070531E">
        <w:rPr>
          <w:bCs/>
          <w:sz w:val="20"/>
          <w:szCs w:val="20"/>
          <w:lang w:val="en-US"/>
        </w:rPr>
        <w:t>, checkpoint kinase ½ (Chk1/2); CI</w:t>
      </w:r>
      <w:r w:rsidR="0070531E" w:rsidRPr="004B1EE4">
        <w:rPr>
          <w:bCs/>
          <w:sz w:val="20"/>
          <w:szCs w:val="20"/>
          <w:vertAlign w:val="subscript"/>
          <w:lang w:val="en-US"/>
        </w:rPr>
        <w:t>50</w:t>
      </w:r>
      <w:r w:rsidR="0070531E">
        <w:rPr>
          <w:bCs/>
          <w:sz w:val="20"/>
          <w:szCs w:val="20"/>
          <w:lang w:val="en-US"/>
        </w:rPr>
        <w:t>, combination index calculated when using the EC</w:t>
      </w:r>
      <w:r w:rsidR="0070531E" w:rsidRPr="0070531E">
        <w:rPr>
          <w:bCs/>
          <w:sz w:val="20"/>
          <w:szCs w:val="20"/>
          <w:vertAlign w:val="subscript"/>
          <w:lang w:val="en-US"/>
        </w:rPr>
        <w:t>50</w:t>
      </w:r>
      <w:r w:rsidR="0070531E">
        <w:rPr>
          <w:bCs/>
          <w:sz w:val="20"/>
          <w:szCs w:val="20"/>
          <w:lang w:val="en-US"/>
        </w:rPr>
        <w:t xml:space="preserve"> concentrations of the drugs; </w:t>
      </w:r>
      <w:r w:rsidRPr="00B56F57">
        <w:rPr>
          <w:bCs/>
          <w:sz w:val="20"/>
          <w:szCs w:val="20"/>
          <w:lang w:val="en-US"/>
        </w:rPr>
        <w:t>DNA-</w:t>
      </w:r>
      <w:proofErr w:type="spellStart"/>
      <w:r w:rsidRPr="00B56F57">
        <w:rPr>
          <w:bCs/>
          <w:sz w:val="20"/>
          <w:szCs w:val="20"/>
          <w:lang w:val="en-US"/>
        </w:rPr>
        <w:t>PKc</w:t>
      </w:r>
      <w:r w:rsidR="00585074">
        <w:rPr>
          <w:bCs/>
          <w:sz w:val="20"/>
          <w:szCs w:val="20"/>
          <w:lang w:val="en-US"/>
        </w:rPr>
        <w:t>s</w:t>
      </w:r>
      <w:proofErr w:type="spellEnd"/>
      <w:r>
        <w:rPr>
          <w:bCs/>
          <w:sz w:val="20"/>
          <w:szCs w:val="20"/>
          <w:lang w:val="en-US"/>
        </w:rPr>
        <w:t xml:space="preserve">, </w:t>
      </w:r>
      <w:r w:rsidR="00775348" w:rsidRPr="00775348">
        <w:rPr>
          <w:bCs/>
          <w:sz w:val="20"/>
          <w:szCs w:val="20"/>
          <w:lang w:val="en-US"/>
        </w:rPr>
        <w:t>DNA-dependent protein kinase, catalytic subunit</w:t>
      </w:r>
      <w:r>
        <w:rPr>
          <w:bCs/>
          <w:sz w:val="20"/>
          <w:szCs w:val="20"/>
          <w:lang w:val="en-US"/>
        </w:rPr>
        <w:t xml:space="preserve">; </w:t>
      </w:r>
      <w:r w:rsidR="0070531E">
        <w:rPr>
          <w:bCs/>
          <w:sz w:val="20"/>
          <w:szCs w:val="20"/>
          <w:lang w:val="en-US"/>
        </w:rPr>
        <w:t>EC</w:t>
      </w:r>
      <w:r w:rsidR="0070531E" w:rsidRPr="004B1EE4">
        <w:rPr>
          <w:bCs/>
          <w:sz w:val="20"/>
          <w:szCs w:val="20"/>
          <w:vertAlign w:val="subscript"/>
          <w:lang w:val="en-US"/>
        </w:rPr>
        <w:t>50</w:t>
      </w:r>
      <w:r w:rsidR="0070531E">
        <w:rPr>
          <w:bCs/>
          <w:sz w:val="20"/>
          <w:szCs w:val="20"/>
          <w:lang w:val="en-US"/>
        </w:rPr>
        <w:t xml:space="preserve">, half-maximal effective concentration; </w:t>
      </w:r>
      <w:r w:rsidRPr="00B56F57">
        <w:rPr>
          <w:bCs/>
          <w:sz w:val="20"/>
          <w:szCs w:val="20"/>
          <w:lang w:val="en-US"/>
        </w:rPr>
        <w:t>WEE1</w:t>
      </w:r>
      <w:r>
        <w:rPr>
          <w:bCs/>
          <w:sz w:val="20"/>
          <w:szCs w:val="20"/>
          <w:lang w:val="en-US"/>
        </w:rPr>
        <w:t xml:space="preserve">, </w:t>
      </w:r>
      <w:r w:rsidR="00775348" w:rsidRPr="00775348">
        <w:rPr>
          <w:bCs/>
          <w:sz w:val="20"/>
          <w:szCs w:val="20"/>
          <w:lang w:val="en-US"/>
        </w:rPr>
        <w:t>WEE1 G2 checkpoint kinase</w:t>
      </w:r>
      <w:r w:rsidR="0070531E">
        <w:rPr>
          <w:bCs/>
          <w:sz w:val="20"/>
          <w:szCs w:val="20"/>
          <w:lang w:val="en-US"/>
        </w:rPr>
        <w:t>.</w:t>
      </w:r>
    </w:p>
    <w:p w14:paraId="6E104DAE" w14:textId="02810BD1" w:rsidR="002C3336" w:rsidRDefault="002C3336" w:rsidP="006553A7">
      <w:pPr>
        <w:pStyle w:val="NoSpacing"/>
        <w:rPr>
          <w:bCs/>
          <w:sz w:val="20"/>
          <w:szCs w:val="20"/>
          <w:lang w:val="en-US"/>
        </w:rPr>
      </w:pPr>
    </w:p>
    <w:p w14:paraId="0E402405" w14:textId="4E748AB7" w:rsidR="002C3336" w:rsidRPr="002C3336" w:rsidRDefault="002C3336" w:rsidP="002C3336">
      <w:pPr>
        <w:pStyle w:val="NoSpacing"/>
        <w:rPr>
          <w:bCs/>
          <w:sz w:val="20"/>
          <w:szCs w:val="20"/>
          <w:lang w:val="en-US"/>
        </w:rPr>
      </w:pPr>
    </w:p>
    <w:sectPr w:rsidR="002C3336" w:rsidRPr="002C3336" w:rsidSect="008C01C9">
      <w:pgSz w:w="16820" w:h="11900" w:orient="landscape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B94013" w14:textId="77777777" w:rsidR="008E4EB6" w:rsidRDefault="008E4EB6" w:rsidP="00AA13AC">
      <w:r>
        <w:separator/>
      </w:r>
    </w:p>
  </w:endnote>
  <w:endnote w:type="continuationSeparator" w:id="0">
    <w:p w14:paraId="3DC43B13" w14:textId="77777777" w:rsidR="008E4EB6" w:rsidRDefault="008E4EB6" w:rsidP="00AA13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636E04" w14:textId="77777777" w:rsidR="006553A7" w:rsidRDefault="006553A7" w:rsidP="00B15814">
    <w:pPr>
      <w:pStyle w:val="Footer"/>
      <w:jc w:val="right"/>
    </w:pPr>
    <w:r w:rsidRPr="00AA13AC">
      <w:rPr>
        <w:rFonts w:ascii="Arial" w:hAnsi="Arial" w:cs="Arial"/>
      </w:rPr>
      <w:fldChar w:fldCharType="begin"/>
    </w:r>
    <w:r w:rsidRPr="00AA13AC">
      <w:rPr>
        <w:rFonts w:ascii="Arial" w:hAnsi="Arial" w:cs="Arial"/>
      </w:rPr>
      <w:instrText xml:space="preserve"> PAGE   \* MERGEFORMAT </w:instrText>
    </w:r>
    <w:r w:rsidRPr="00AA13AC">
      <w:rPr>
        <w:rFonts w:ascii="Arial" w:hAnsi="Arial" w:cs="Arial"/>
      </w:rPr>
      <w:fldChar w:fldCharType="separate"/>
    </w:r>
    <w:r>
      <w:rPr>
        <w:rFonts w:ascii="Arial" w:hAnsi="Arial" w:cs="Arial"/>
        <w:noProof/>
      </w:rPr>
      <w:t>10</w:t>
    </w:r>
    <w:r w:rsidRPr="00AA13AC">
      <w:rPr>
        <w:rFonts w:ascii="Arial" w:hAnsi="Arial" w:cs="Arial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8E439A" w14:textId="77777777" w:rsidR="008E4EB6" w:rsidRDefault="008E4EB6" w:rsidP="00AA13AC">
      <w:r>
        <w:separator/>
      </w:r>
    </w:p>
  </w:footnote>
  <w:footnote w:type="continuationSeparator" w:id="0">
    <w:p w14:paraId="593E4EC3" w14:textId="77777777" w:rsidR="008E4EB6" w:rsidRDefault="008E4EB6" w:rsidP="00AA13A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F8A983" w14:textId="6A2BC5AE" w:rsidR="006553A7" w:rsidRPr="00D9346E" w:rsidRDefault="00B65724" w:rsidP="00F33CBA">
    <w:pPr>
      <w:pStyle w:val="Header"/>
      <w:rPr>
        <w:lang w:val="en-US"/>
      </w:rPr>
    </w:pPr>
    <w:r w:rsidRPr="00F33313">
      <w:rPr>
        <w:rFonts w:cstheme="minorHAnsi"/>
      </w:rPr>
      <w:t>MCT-19-0019</w:t>
    </w:r>
    <w:r w:rsidR="00E00C06">
      <w:rPr>
        <w:rFonts w:cstheme="minorHAnsi"/>
      </w:rPr>
      <w:t>R</w:t>
    </w:r>
    <w:r w:rsidR="00375C82">
      <w:rPr>
        <w:rFonts w:cstheme="minorHAnsi"/>
      </w:rPr>
      <w:t>2</w:t>
    </w:r>
    <w:r>
      <w:rPr>
        <w:rFonts w:cstheme="minorHAnsi"/>
      </w:rPr>
      <w:t xml:space="preserve"> </w:t>
    </w:r>
    <w:r w:rsidRPr="00F33313">
      <w:rPr>
        <w:lang w:val="en-US"/>
      </w:rPr>
      <w:t>Manuscript Revision</w:t>
    </w:r>
    <w:r>
      <w:rPr>
        <w:lang w:val="en-US"/>
      </w:rPr>
      <w:t xml:space="preserve"> </w:t>
    </w:r>
    <w:r w:rsidR="006553A7" w:rsidRPr="00D9346E">
      <w:rPr>
        <w:lang w:val="en-US"/>
      </w:rPr>
      <w:t xml:space="preserve">– Supplementary </w:t>
    </w:r>
    <w:r w:rsidR="006553A7">
      <w:rPr>
        <w:lang w:val="en-US"/>
      </w:rPr>
      <w:t>tables</w:t>
    </w:r>
  </w:p>
  <w:p w14:paraId="13A18E21" w14:textId="09F3D47F" w:rsidR="006553A7" w:rsidRPr="005E583F" w:rsidRDefault="00375C82">
    <w:pPr>
      <w:pStyle w:val="Header"/>
      <w:rPr>
        <w:lang w:val="en-US"/>
      </w:rPr>
    </w:pPr>
    <w:r>
      <w:rPr>
        <w:lang w:val="en-US"/>
      </w:rPr>
      <w:t>September</w:t>
    </w:r>
    <w:r w:rsidR="006553A7">
      <w:rPr>
        <w:lang w:val="en-US"/>
      </w:rPr>
      <w:t xml:space="preserve"> </w:t>
    </w:r>
    <w:r w:rsidR="006553A7" w:rsidRPr="005E583F">
      <w:rPr>
        <w:lang w:val="en-US"/>
      </w:rPr>
      <w:t>201</w:t>
    </w:r>
    <w:r w:rsidR="006553A7">
      <w:rPr>
        <w:lang w:val="en-US"/>
      </w:rPr>
      <w:t>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BB247F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FC7A637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88244F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78F4A51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7A9AD19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41D4C96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82C961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7676063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120EE99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8688AC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0842237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03E10B7D"/>
    <w:multiLevelType w:val="hybridMultilevel"/>
    <w:tmpl w:val="267E01A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7654DE2"/>
    <w:multiLevelType w:val="hybridMultilevel"/>
    <w:tmpl w:val="15522AB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9344DC3"/>
    <w:multiLevelType w:val="hybridMultilevel"/>
    <w:tmpl w:val="2216FCFE"/>
    <w:lvl w:ilvl="0" w:tplc="A9D25B5A">
      <w:start w:val="96"/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0AC3D94"/>
    <w:multiLevelType w:val="hybridMultilevel"/>
    <w:tmpl w:val="35FED55A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13376A55"/>
    <w:multiLevelType w:val="hybridMultilevel"/>
    <w:tmpl w:val="3E387C4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1C1D4385"/>
    <w:multiLevelType w:val="hybridMultilevel"/>
    <w:tmpl w:val="C23035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D54BDD"/>
    <w:multiLevelType w:val="hybridMultilevel"/>
    <w:tmpl w:val="03CE355A"/>
    <w:lvl w:ilvl="0" w:tplc="31DAC0F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1B9312D"/>
    <w:multiLevelType w:val="hybridMultilevel"/>
    <w:tmpl w:val="BC103F7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3353FC9"/>
    <w:multiLevelType w:val="hybridMultilevel"/>
    <w:tmpl w:val="3B26B02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6E3388E"/>
    <w:multiLevelType w:val="hybridMultilevel"/>
    <w:tmpl w:val="97DE8406"/>
    <w:lvl w:ilvl="0" w:tplc="47AE4CE0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DB03E41"/>
    <w:multiLevelType w:val="hybridMultilevel"/>
    <w:tmpl w:val="837C99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3D469ED"/>
    <w:multiLevelType w:val="hybridMultilevel"/>
    <w:tmpl w:val="5F441E98"/>
    <w:lvl w:ilvl="0" w:tplc="43A460A0">
      <w:start w:val="11"/>
      <w:numFmt w:val="bullet"/>
      <w:lvlText w:val="-"/>
      <w:lvlJc w:val="left"/>
      <w:pPr>
        <w:ind w:left="420" w:hanging="360"/>
      </w:pPr>
      <w:rPr>
        <w:rFonts w:ascii="Arial" w:eastAsia="Calibri" w:hAnsi="Arial" w:cs="Arial" w:hint="default"/>
      </w:rPr>
    </w:lvl>
    <w:lvl w:ilvl="1" w:tplc="08090003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4" w15:restartNumberingAfterBreak="0">
    <w:nsid w:val="7CD72600"/>
    <w:multiLevelType w:val="hybridMultilevel"/>
    <w:tmpl w:val="FF226A3A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5"/>
  </w:num>
  <w:num w:numId="2">
    <w:abstractNumId w:val="16"/>
  </w:num>
  <w:num w:numId="3">
    <w:abstractNumId w:val="17"/>
  </w:num>
  <w:num w:numId="4">
    <w:abstractNumId w:val="13"/>
  </w:num>
  <w:num w:numId="5">
    <w:abstractNumId w:val="20"/>
  </w:num>
  <w:num w:numId="6">
    <w:abstractNumId w:val="12"/>
  </w:num>
  <w:num w:numId="7">
    <w:abstractNumId w:val="24"/>
  </w:num>
  <w:num w:numId="8">
    <w:abstractNumId w:val="0"/>
  </w:num>
  <w:num w:numId="9">
    <w:abstractNumId w:val="1"/>
  </w:num>
  <w:num w:numId="10">
    <w:abstractNumId w:val="2"/>
  </w:num>
  <w:num w:numId="11">
    <w:abstractNumId w:val="3"/>
  </w:num>
  <w:num w:numId="12">
    <w:abstractNumId w:val="4"/>
  </w:num>
  <w:num w:numId="13">
    <w:abstractNumId w:val="9"/>
  </w:num>
  <w:num w:numId="14">
    <w:abstractNumId w:val="5"/>
  </w:num>
  <w:num w:numId="15">
    <w:abstractNumId w:val="6"/>
  </w:num>
  <w:num w:numId="16">
    <w:abstractNumId w:val="7"/>
  </w:num>
  <w:num w:numId="17">
    <w:abstractNumId w:val="8"/>
  </w:num>
  <w:num w:numId="18">
    <w:abstractNumId w:val="10"/>
  </w:num>
  <w:num w:numId="19">
    <w:abstractNumId w:val="23"/>
  </w:num>
  <w:num w:numId="20">
    <w:abstractNumId w:val="22"/>
  </w:num>
  <w:num w:numId="21">
    <w:abstractNumId w:val="18"/>
  </w:num>
  <w:num w:numId="22">
    <w:abstractNumId w:val="19"/>
  </w:num>
  <w:num w:numId="23">
    <w:abstractNumId w:val="21"/>
  </w:num>
  <w:num w:numId="24">
    <w:abstractNumId w:val="14"/>
  </w:num>
  <w:num w:numId="25">
    <w:abstractNumId w:val="1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hideSpellingErrors/>
  <w:hideGrammaticalError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 Therapeu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r0zfpe8st9zme59vsxpvtjstf5pvzvzxrw&quot;&gt;MS1_My EndNote Library Copy&lt;record-ids&gt;&lt;item&gt;35&lt;/item&gt;&lt;item&gt;57&lt;/item&gt;&lt;item&gt;85&lt;/item&gt;&lt;/record-ids&gt;&lt;/item&gt;&lt;/Libraries&gt;"/>
  </w:docVars>
  <w:rsids>
    <w:rsidRoot w:val="006163A1"/>
    <w:rsid w:val="00000F8A"/>
    <w:rsid w:val="000011F7"/>
    <w:rsid w:val="00004307"/>
    <w:rsid w:val="000046AE"/>
    <w:rsid w:val="00004D26"/>
    <w:rsid w:val="000055F0"/>
    <w:rsid w:val="00007BB9"/>
    <w:rsid w:val="000110B3"/>
    <w:rsid w:val="00011533"/>
    <w:rsid w:val="00012897"/>
    <w:rsid w:val="00012AD6"/>
    <w:rsid w:val="000151CA"/>
    <w:rsid w:val="000200FC"/>
    <w:rsid w:val="000215C8"/>
    <w:rsid w:val="000243C3"/>
    <w:rsid w:val="00024A19"/>
    <w:rsid w:val="0002604E"/>
    <w:rsid w:val="00026D63"/>
    <w:rsid w:val="00032A2A"/>
    <w:rsid w:val="00032B95"/>
    <w:rsid w:val="00032FC5"/>
    <w:rsid w:val="000355E1"/>
    <w:rsid w:val="000419D0"/>
    <w:rsid w:val="00043422"/>
    <w:rsid w:val="000438B4"/>
    <w:rsid w:val="000458F2"/>
    <w:rsid w:val="00046C8F"/>
    <w:rsid w:val="0004787F"/>
    <w:rsid w:val="0005060E"/>
    <w:rsid w:val="000521B0"/>
    <w:rsid w:val="00053D70"/>
    <w:rsid w:val="000542D3"/>
    <w:rsid w:val="00057B94"/>
    <w:rsid w:val="00060993"/>
    <w:rsid w:val="000612A4"/>
    <w:rsid w:val="000622E2"/>
    <w:rsid w:val="00062B9C"/>
    <w:rsid w:val="000631E5"/>
    <w:rsid w:val="000658AB"/>
    <w:rsid w:val="0007140B"/>
    <w:rsid w:val="00074AED"/>
    <w:rsid w:val="00076AA0"/>
    <w:rsid w:val="000771B8"/>
    <w:rsid w:val="00080276"/>
    <w:rsid w:val="000823E6"/>
    <w:rsid w:val="000825A5"/>
    <w:rsid w:val="00082E1C"/>
    <w:rsid w:val="00084E0F"/>
    <w:rsid w:val="00085620"/>
    <w:rsid w:val="0008789D"/>
    <w:rsid w:val="00090F65"/>
    <w:rsid w:val="0009435C"/>
    <w:rsid w:val="00094503"/>
    <w:rsid w:val="00097A48"/>
    <w:rsid w:val="00097BF9"/>
    <w:rsid w:val="000A236B"/>
    <w:rsid w:val="000A2530"/>
    <w:rsid w:val="000A32BC"/>
    <w:rsid w:val="000A50AE"/>
    <w:rsid w:val="000A546B"/>
    <w:rsid w:val="000A6456"/>
    <w:rsid w:val="000B0E13"/>
    <w:rsid w:val="000B142E"/>
    <w:rsid w:val="000B3407"/>
    <w:rsid w:val="000B6D4B"/>
    <w:rsid w:val="000C1AEE"/>
    <w:rsid w:val="000C20D3"/>
    <w:rsid w:val="000C22B2"/>
    <w:rsid w:val="000C48B3"/>
    <w:rsid w:val="000C4A54"/>
    <w:rsid w:val="000C76DD"/>
    <w:rsid w:val="000C781B"/>
    <w:rsid w:val="000D08B3"/>
    <w:rsid w:val="000D3ABE"/>
    <w:rsid w:val="000D3BAA"/>
    <w:rsid w:val="000E6B7B"/>
    <w:rsid w:val="000E70DB"/>
    <w:rsid w:val="000E7F0A"/>
    <w:rsid w:val="000F04F4"/>
    <w:rsid w:val="000F0CED"/>
    <w:rsid w:val="000F271D"/>
    <w:rsid w:val="000F2875"/>
    <w:rsid w:val="000F3CF0"/>
    <w:rsid w:val="000F5B83"/>
    <w:rsid w:val="000F73E7"/>
    <w:rsid w:val="000F7587"/>
    <w:rsid w:val="0010312A"/>
    <w:rsid w:val="0010396A"/>
    <w:rsid w:val="00113962"/>
    <w:rsid w:val="00115AD3"/>
    <w:rsid w:val="00117D87"/>
    <w:rsid w:val="00121FF1"/>
    <w:rsid w:val="00122291"/>
    <w:rsid w:val="0012265C"/>
    <w:rsid w:val="00122FFC"/>
    <w:rsid w:val="00124E96"/>
    <w:rsid w:val="001257A4"/>
    <w:rsid w:val="00125CB3"/>
    <w:rsid w:val="0012697D"/>
    <w:rsid w:val="0012793B"/>
    <w:rsid w:val="00130E66"/>
    <w:rsid w:val="00131685"/>
    <w:rsid w:val="00131943"/>
    <w:rsid w:val="00132B9A"/>
    <w:rsid w:val="00132BE6"/>
    <w:rsid w:val="00136093"/>
    <w:rsid w:val="001430D4"/>
    <w:rsid w:val="0014314B"/>
    <w:rsid w:val="0014531F"/>
    <w:rsid w:val="0015070B"/>
    <w:rsid w:val="001538CF"/>
    <w:rsid w:val="001577EB"/>
    <w:rsid w:val="00160337"/>
    <w:rsid w:val="00161FD7"/>
    <w:rsid w:val="001623C5"/>
    <w:rsid w:val="0016291C"/>
    <w:rsid w:val="00164AB9"/>
    <w:rsid w:val="0016583E"/>
    <w:rsid w:val="001659E8"/>
    <w:rsid w:val="0017436C"/>
    <w:rsid w:val="001746E3"/>
    <w:rsid w:val="0017484F"/>
    <w:rsid w:val="00174AD6"/>
    <w:rsid w:val="00174E6E"/>
    <w:rsid w:val="001750CA"/>
    <w:rsid w:val="00177760"/>
    <w:rsid w:val="00180428"/>
    <w:rsid w:val="00180818"/>
    <w:rsid w:val="00180BA3"/>
    <w:rsid w:val="00180DD2"/>
    <w:rsid w:val="00187B50"/>
    <w:rsid w:val="001900CD"/>
    <w:rsid w:val="0019117F"/>
    <w:rsid w:val="001938F1"/>
    <w:rsid w:val="00195D35"/>
    <w:rsid w:val="00195DA0"/>
    <w:rsid w:val="00195F13"/>
    <w:rsid w:val="0019629C"/>
    <w:rsid w:val="00197257"/>
    <w:rsid w:val="001A114F"/>
    <w:rsid w:val="001A3F5C"/>
    <w:rsid w:val="001A4B81"/>
    <w:rsid w:val="001A4BE6"/>
    <w:rsid w:val="001A5B7E"/>
    <w:rsid w:val="001A6BB8"/>
    <w:rsid w:val="001A6E02"/>
    <w:rsid w:val="001B3633"/>
    <w:rsid w:val="001B47BB"/>
    <w:rsid w:val="001B57C4"/>
    <w:rsid w:val="001B732B"/>
    <w:rsid w:val="001B78DB"/>
    <w:rsid w:val="001C0F03"/>
    <w:rsid w:val="001C5626"/>
    <w:rsid w:val="001C69BF"/>
    <w:rsid w:val="001C6BF1"/>
    <w:rsid w:val="001C6C90"/>
    <w:rsid w:val="001C7B56"/>
    <w:rsid w:val="001D2BCD"/>
    <w:rsid w:val="001D37EB"/>
    <w:rsid w:val="001D5B98"/>
    <w:rsid w:val="001D6363"/>
    <w:rsid w:val="001D6A89"/>
    <w:rsid w:val="001D7649"/>
    <w:rsid w:val="001E0793"/>
    <w:rsid w:val="001E50F5"/>
    <w:rsid w:val="001E5C1F"/>
    <w:rsid w:val="001E5FCE"/>
    <w:rsid w:val="001F71D7"/>
    <w:rsid w:val="002019FF"/>
    <w:rsid w:val="00201F81"/>
    <w:rsid w:val="002029B7"/>
    <w:rsid w:val="002030F8"/>
    <w:rsid w:val="00205E91"/>
    <w:rsid w:val="0020642E"/>
    <w:rsid w:val="00207064"/>
    <w:rsid w:val="00210F35"/>
    <w:rsid w:val="0021183A"/>
    <w:rsid w:val="00214704"/>
    <w:rsid w:val="00214AF6"/>
    <w:rsid w:val="0022097D"/>
    <w:rsid w:val="0022211A"/>
    <w:rsid w:val="00226F6F"/>
    <w:rsid w:val="00227B17"/>
    <w:rsid w:val="002342FD"/>
    <w:rsid w:val="002348AC"/>
    <w:rsid w:val="00235192"/>
    <w:rsid w:val="00235286"/>
    <w:rsid w:val="00235D71"/>
    <w:rsid w:val="00236E17"/>
    <w:rsid w:val="00237404"/>
    <w:rsid w:val="00247554"/>
    <w:rsid w:val="00247C9C"/>
    <w:rsid w:val="00251405"/>
    <w:rsid w:val="00251851"/>
    <w:rsid w:val="0025344B"/>
    <w:rsid w:val="00253463"/>
    <w:rsid w:val="0025357B"/>
    <w:rsid w:val="00256A83"/>
    <w:rsid w:val="00256EF0"/>
    <w:rsid w:val="00260A7B"/>
    <w:rsid w:val="002621EF"/>
    <w:rsid w:val="002622E1"/>
    <w:rsid w:val="002631D8"/>
    <w:rsid w:val="00263365"/>
    <w:rsid w:val="002637E7"/>
    <w:rsid w:val="00264D25"/>
    <w:rsid w:val="00266060"/>
    <w:rsid w:val="00266DB2"/>
    <w:rsid w:val="0026709F"/>
    <w:rsid w:val="00275043"/>
    <w:rsid w:val="00276EC3"/>
    <w:rsid w:val="00281D11"/>
    <w:rsid w:val="002833DF"/>
    <w:rsid w:val="00286425"/>
    <w:rsid w:val="0029247F"/>
    <w:rsid w:val="00292E27"/>
    <w:rsid w:val="002933D3"/>
    <w:rsid w:val="002A20D7"/>
    <w:rsid w:val="002A5700"/>
    <w:rsid w:val="002A7195"/>
    <w:rsid w:val="002A7914"/>
    <w:rsid w:val="002B0023"/>
    <w:rsid w:val="002B008D"/>
    <w:rsid w:val="002B3EBE"/>
    <w:rsid w:val="002B4000"/>
    <w:rsid w:val="002B59DF"/>
    <w:rsid w:val="002B5B25"/>
    <w:rsid w:val="002B5F4C"/>
    <w:rsid w:val="002B6BF1"/>
    <w:rsid w:val="002B6BF6"/>
    <w:rsid w:val="002B73BA"/>
    <w:rsid w:val="002B7B26"/>
    <w:rsid w:val="002B7C72"/>
    <w:rsid w:val="002C1376"/>
    <w:rsid w:val="002C315B"/>
    <w:rsid w:val="002C3336"/>
    <w:rsid w:val="002C3E41"/>
    <w:rsid w:val="002C3F31"/>
    <w:rsid w:val="002C4D24"/>
    <w:rsid w:val="002C5851"/>
    <w:rsid w:val="002C6EE8"/>
    <w:rsid w:val="002C7738"/>
    <w:rsid w:val="002C793B"/>
    <w:rsid w:val="002D2E60"/>
    <w:rsid w:val="002D4D66"/>
    <w:rsid w:val="002D4F1C"/>
    <w:rsid w:val="002D5CB7"/>
    <w:rsid w:val="002D5DF7"/>
    <w:rsid w:val="002D6018"/>
    <w:rsid w:val="002E17B2"/>
    <w:rsid w:val="002E2D56"/>
    <w:rsid w:val="002E2FEE"/>
    <w:rsid w:val="002E3D4A"/>
    <w:rsid w:val="002E71FE"/>
    <w:rsid w:val="002E7B65"/>
    <w:rsid w:val="002F4147"/>
    <w:rsid w:val="002F5FE3"/>
    <w:rsid w:val="00300A81"/>
    <w:rsid w:val="00300AC1"/>
    <w:rsid w:val="00301A4E"/>
    <w:rsid w:val="00301D41"/>
    <w:rsid w:val="00303BA8"/>
    <w:rsid w:val="003057E8"/>
    <w:rsid w:val="003059EC"/>
    <w:rsid w:val="00305E4E"/>
    <w:rsid w:val="00312CEA"/>
    <w:rsid w:val="00316422"/>
    <w:rsid w:val="00320622"/>
    <w:rsid w:val="00322BCF"/>
    <w:rsid w:val="00322D96"/>
    <w:rsid w:val="003264D8"/>
    <w:rsid w:val="003277EF"/>
    <w:rsid w:val="0033063E"/>
    <w:rsid w:val="0033106F"/>
    <w:rsid w:val="0033412F"/>
    <w:rsid w:val="00336397"/>
    <w:rsid w:val="00337566"/>
    <w:rsid w:val="003378FB"/>
    <w:rsid w:val="003379CB"/>
    <w:rsid w:val="00337BB3"/>
    <w:rsid w:val="00341AB7"/>
    <w:rsid w:val="003438FF"/>
    <w:rsid w:val="0034537B"/>
    <w:rsid w:val="00347156"/>
    <w:rsid w:val="00352174"/>
    <w:rsid w:val="00352507"/>
    <w:rsid w:val="00352986"/>
    <w:rsid w:val="003540F3"/>
    <w:rsid w:val="003556AA"/>
    <w:rsid w:val="0035799B"/>
    <w:rsid w:val="00357A35"/>
    <w:rsid w:val="0036068A"/>
    <w:rsid w:val="00362E07"/>
    <w:rsid w:val="00364E8A"/>
    <w:rsid w:val="0036601D"/>
    <w:rsid w:val="00367CBD"/>
    <w:rsid w:val="0037069E"/>
    <w:rsid w:val="00372D32"/>
    <w:rsid w:val="0037316C"/>
    <w:rsid w:val="003736D6"/>
    <w:rsid w:val="00373894"/>
    <w:rsid w:val="00374262"/>
    <w:rsid w:val="0037493F"/>
    <w:rsid w:val="00375891"/>
    <w:rsid w:val="00375C82"/>
    <w:rsid w:val="00376C6B"/>
    <w:rsid w:val="003808FD"/>
    <w:rsid w:val="00382A33"/>
    <w:rsid w:val="003859A6"/>
    <w:rsid w:val="003871C1"/>
    <w:rsid w:val="00390D3B"/>
    <w:rsid w:val="00393868"/>
    <w:rsid w:val="00393D83"/>
    <w:rsid w:val="00394D53"/>
    <w:rsid w:val="003967EA"/>
    <w:rsid w:val="0039708F"/>
    <w:rsid w:val="003A0B9D"/>
    <w:rsid w:val="003A742D"/>
    <w:rsid w:val="003A7CA9"/>
    <w:rsid w:val="003A7D37"/>
    <w:rsid w:val="003B20C7"/>
    <w:rsid w:val="003B4A08"/>
    <w:rsid w:val="003B6270"/>
    <w:rsid w:val="003C2385"/>
    <w:rsid w:val="003C334E"/>
    <w:rsid w:val="003C38A9"/>
    <w:rsid w:val="003C3C57"/>
    <w:rsid w:val="003C6B90"/>
    <w:rsid w:val="003D308A"/>
    <w:rsid w:val="003D38C7"/>
    <w:rsid w:val="003D551F"/>
    <w:rsid w:val="003D68FF"/>
    <w:rsid w:val="003D6F51"/>
    <w:rsid w:val="003D7EB9"/>
    <w:rsid w:val="003E1468"/>
    <w:rsid w:val="003E29F3"/>
    <w:rsid w:val="003E34C8"/>
    <w:rsid w:val="003E36BB"/>
    <w:rsid w:val="003E59AE"/>
    <w:rsid w:val="003E72BF"/>
    <w:rsid w:val="003E7C49"/>
    <w:rsid w:val="003F016E"/>
    <w:rsid w:val="003F1190"/>
    <w:rsid w:val="003F1A01"/>
    <w:rsid w:val="003F210B"/>
    <w:rsid w:val="003F30FF"/>
    <w:rsid w:val="003F47BE"/>
    <w:rsid w:val="003F5E69"/>
    <w:rsid w:val="003F7B12"/>
    <w:rsid w:val="00400007"/>
    <w:rsid w:val="0040081C"/>
    <w:rsid w:val="00402734"/>
    <w:rsid w:val="00402A2D"/>
    <w:rsid w:val="004043C2"/>
    <w:rsid w:val="00413602"/>
    <w:rsid w:val="00414364"/>
    <w:rsid w:val="004174BA"/>
    <w:rsid w:val="004175DC"/>
    <w:rsid w:val="00417E82"/>
    <w:rsid w:val="00420690"/>
    <w:rsid w:val="00421E0E"/>
    <w:rsid w:val="00422FA8"/>
    <w:rsid w:val="004235CB"/>
    <w:rsid w:val="0042429B"/>
    <w:rsid w:val="004246FD"/>
    <w:rsid w:val="004274AF"/>
    <w:rsid w:val="0043090C"/>
    <w:rsid w:val="00431951"/>
    <w:rsid w:val="00432203"/>
    <w:rsid w:val="00434680"/>
    <w:rsid w:val="00440558"/>
    <w:rsid w:val="004415D1"/>
    <w:rsid w:val="004417B6"/>
    <w:rsid w:val="00442084"/>
    <w:rsid w:val="00442351"/>
    <w:rsid w:val="00442D3A"/>
    <w:rsid w:val="00443521"/>
    <w:rsid w:val="00444827"/>
    <w:rsid w:val="00444A66"/>
    <w:rsid w:val="0044569A"/>
    <w:rsid w:val="00450564"/>
    <w:rsid w:val="004518EA"/>
    <w:rsid w:val="004527AF"/>
    <w:rsid w:val="004543F9"/>
    <w:rsid w:val="00456F42"/>
    <w:rsid w:val="00457053"/>
    <w:rsid w:val="004572BF"/>
    <w:rsid w:val="00460405"/>
    <w:rsid w:val="00460B26"/>
    <w:rsid w:val="00460FE2"/>
    <w:rsid w:val="00464827"/>
    <w:rsid w:val="004665EB"/>
    <w:rsid w:val="00466C38"/>
    <w:rsid w:val="0046740F"/>
    <w:rsid w:val="004725E1"/>
    <w:rsid w:val="00473564"/>
    <w:rsid w:val="004740AA"/>
    <w:rsid w:val="004746FB"/>
    <w:rsid w:val="004751B7"/>
    <w:rsid w:val="00475285"/>
    <w:rsid w:val="00476F70"/>
    <w:rsid w:val="00480E0B"/>
    <w:rsid w:val="004821D6"/>
    <w:rsid w:val="00482EB9"/>
    <w:rsid w:val="00483E0D"/>
    <w:rsid w:val="004855B7"/>
    <w:rsid w:val="0048692E"/>
    <w:rsid w:val="00491FE1"/>
    <w:rsid w:val="0049232C"/>
    <w:rsid w:val="00495828"/>
    <w:rsid w:val="0049600D"/>
    <w:rsid w:val="004A019F"/>
    <w:rsid w:val="004A0D86"/>
    <w:rsid w:val="004A1B9E"/>
    <w:rsid w:val="004A1CB4"/>
    <w:rsid w:val="004A2C82"/>
    <w:rsid w:val="004A2F70"/>
    <w:rsid w:val="004A385C"/>
    <w:rsid w:val="004A3DA4"/>
    <w:rsid w:val="004A41B8"/>
    <w:rsid w:val="004A6146"/>
    <w:rsid w:val="004A7CF3"/>
    <w:rsid w:val="004B0DD8"/>
    <w:rsid w:val="004B0EF7"/>
    <w:rsid w:val="004B20B8"/>
    <w:rsid w:val="004B27C2"/>
    <w:rsid w:val="004B2D39"/>
    <w:rsid w:val="004B2E48"/>
    <w:rsid w:val="004C3BFE"/>
    <w:rsid w:val="004C5CF1"/>
    <w:rsid w:val="004C676F"/>
    <w:rsid w:val="004C7BD1"/>
    <w:rsid w:val="004D0899"/>
    <w:rsid w:val="004D177C"/>
    <w:rsid w:val="004D1916"/>
    <w:rsid w:val="004D3A23"/>
    <w:rsid w:val="004D3B09"/>
    <w:rsid w:val="004D4C48"/>
    <w:rsid w:val="004D4FE7"/>
    <w:rsid w:val="004D584E"/>
    <w:rsid w:val="004D61F9"/>
    <w:rsid w:val="004D62EB"/>
    <w:rsid w:val="004D6F47"/>
    <w:rsid w:val="004D7081"/>
    <w:rsid w:val="004E1211"/>
    <w:rsid w:val="004E2296"/>
    <w:rsid w:val="004E383F"/>
    <w:rsid w:val="004E3D68"/>
    <w:rsid w:val="004E6B13"/>
    <w:rsid w:val="004F0B57"/>
    <w:rsid w:val="004F2B30"/>
    <w:rsid w:val="004F2ED7"/>
    <w:rsid w:val="004F4115"/>
    <w:rsid w:val="004F6BA0"/>
    <w:rsid w:val="00500A1A"/>
    <w:rsid w:val="005018C9"/>
    <w:rsid w:val="00503C45"/>
    <w:rsid w:val="005044CE"/>
    <w:rsid w:val="00506884"/>
    <w:rsid w:val="0051039F"/>
    <w:rsid w:val="00512AB3"/>
    <w:rsid w:val="00512C85"/>
    <w:rsid w:val="00513053"/>
    <w:rsid w:val="0051349C"/>
    <w:rsid w:val="0051358C"/>
    <w:rsid w:val="00520460"/>
    <w:rsid w:val="0052195B"/>
    <w:rsid w:val="005237EA"/>
    <w:rsid w:val="00523F83"/>
    <w:rsid w:val="00525077"/>
    <w:rsid w:val="0052509C"/>
    <w:rsid w:val="00525750"/>
    <w:rsid w:val="00527407"/>
    <w:rsid w:val="00527722"/>
    <w:rsid w:val="00527FA1"/>
    <w:rsid w:val="0053211C"/>
    <w:rsid w:val="00533E55"/>
    <w:rsid w:val="0053410C"/>
    <w:rsid w:val="00536D6F"/>
    <w:rsid w:val="005372C4"/>
    <w:rsid w:val="0053755B"/>
    <w:rsid w:val="00537690"/>
    <w:rsid w:val="00544526"/>
    <w:rsid w:val="00545852"/>
    <w:rsid w:val="0054616A"/>
    <w:rsid w:val="00546940"/>
    <w:rsid w:val="00547C26"/>
    <w:rsid w:val="00550FFB"/>
    <w:rsid w:val="005516E2"/>
    <w:rsid w:val="0055170B"/>
    <w:rsid w:val="00552ECD"/>
    <w:rsid w:val="00553B0E"/>
    <w:rsid w:val="00554184"/>
    <w:rsid w:val="00554291"/>
    <w:rsid w:val="0055555F"/>
    <w:rsid w:val="00555708"/>
    <w:rsid w:val="00557693"/>
    <w:rsid w:val="00560263"/>
    <w:rsid w:val="00561BB2"/>
    <w:rsid w:val="005625AF"/>
    <w:rsid w:val="00562C59"/>
    <w:rsid w:val="00563F9B"/>
    <w:rsid w:val="00564E9B"/>
    <w:rsid w:val="005668E1"/>
    <w:rsid w:val="005705A9"/>
    <w:rsid w:val="00570A0C"/>
    <w:rsid w:val="00571AB6"/>
    <w:rsid w:val="00571B8F"/>
    <w:rsid w:val="00574A9A"/>
    <w:rsid w:val="00575EEA"/>
    <w:rsid w:val="005805BB"/>
    <w:rsid w:val="005808E1"/>
    <w:rsid w:val="00581E80"/>
    <w:rsid w:val="00584FB2"/>
    <w:rsid w:val="00585074"/>
    <w:rsid w:val="0058586B"/>
    <w:rsid w:val="00592A7D"/>
    <w:rsid w:val="00593A81"/>
    <w:rsid w:val="00594D5D"/>
    <w:rsid w:val="00594E37"/>
    <w:rsid w:val="0059516A"/>
    <w:rsid w:val="0059708C"/>
    <w:rsid w:val="005A0853"/>
    <w:rsid w:val="005A15A0"/>
    <w:rsid w:val="005A4A1D"/>
    <w:rsid w:val="005A4FB2"/>
    <w:rsid w:val="005A7399"/>
    <w:rsid w:val="005A746F"/>
    <w:rsid w:val="005B0839"/>
    <w:rsid w:val="005B0AFB"/>
    <w:rsid w:val="005B299E"/>
    <w:rsid w:val="005B6F96"/>
    <w:rsid w:val="005B73D8"/>
    <w:rsid w:val="005C0B3B"/>
    <w:rsid w:val="005C1237"/>
    <w:rsid w:val="005C1A32"/>
    <w:rsid w:val="005C375F"/>
    <w:rsid w:val="005C3D73"/>
    <w:rsid w:val="005C3DE6"/>
    <w:rsid w:val="005C4B98"/>
    <w:rsid w:val="005C5C30"/>
    <w:rsid w:val="005C6BBD"/>
    <w:rsid w:val="005D0842"/>
    <w:rsid w:val="005D0F23"/>
    <w:rsid w:val="005D4118"/>
    <w:rsid w:val="005D764E"/>
    <w:rsid w:val="005E0B3A"/>
    <w:rsid w:val="005E0D1A"/>
    <w:rsid w:val="005E1FAA"/>
    <w:rsid w:val="005E23A8"/>
    <w:rsid w:val="005E34F9"/>
    <w:rsid w:val="005E3F71"/>
    <w:rsid w:val="005E457B"/>
    <w:rsid w:val="005E583F"/>
    <w:rsid w:val="005E5DBA"/>
    <w:rsid w:val="005E6361"/>
    <w:rsid w:val="005E6665"/>
    <w:rsid w:val="005E7906"/>
    <w:rsid w:val="005E7CEB"/>
    <w:rsid w:val="005F002F"/>
    <w:rsid w:val="005F0A01"/>
    <w:rsid w:val="005F0ABC"/>
    <w:rsid w:val="005F1EB0"/>
    <w:rsid w:val="005F285C"/>
    <w:rsid w:val="005F2D0F"/>
    <w:rsid w:val="005F3784"/>
    <w:rsid w:val="005F37DD"/>
    <w:rsid w:val="005F6DBA"/>
    <w:rsid w:val="005F71CF"/>
    <w:rsid w:val="005F7C02"/>
    <w:rsid w:val="006010F0"/>
    <w:rsid w:val="00605F11"/>
    <w:rsid w:val="00606477"/>
    <w:rsid w:val="0060779A"/>
    <w:rsid w:val="00607A0E"/>
    <w:rsid w:val="006124FC"/>
    <w:rsid w:val="00614068"/>
    <w:rsid w:val="006163A1"/>
    <w:rsid w:val="006167A5"/>
    <w:rsid w:val="006200EF"/>
    <w:rsid w:val="00620B2E"/>
    <w:rsid w:val="00622A34"/>
    <w:rsid w:val="00624D28"/>
    <w:rsid w:val="0062599A"/>
    <w:rsid w:val="00627F05"/>
    <w:rsid w:val="00630103"/>
    <w:rsid w:val="00632BB3"/>
    <w:rsid w:val="00633193"/>
    <w:rsid w:val="00635588"/>
    <w:rsid w:val="0063689A"/>
    <w:rsid w:val="00636F5B"/>
    <w:rsid w:val="00643280"/>
    <w:rsid w:val="00644DB9"/>
    <w:rsid w:val="00645373"/>
    <w:rsid w:val="006464E0"/>
    <w:rsid w:val="00647DFF"/>
    <w:rsid w:val="00651744"/>
    <w:rsid w:val="0065264A"/>
    <w:rsid w:val="00653CA1"/>
    <w:rsid w:val="00654293"/>
    <w:rsid w:val="00654428"/>
    <w:rsid w:val="006553A7"/>
    <w:rsid w:val="006569C2"/>
    <w:rsid w:val="006574C8"/>
    <w:rsid w:val="006620CE"/>
    <w:rsid w:val="006632F6"/>
    <w:rsid w:val="006636FC"/>
    <w:rsid w:val="006646F8"/>
    <w:rsid w:val="0067114C"/>
    <w:rsid w:val="0067211B"/>
    <w:rsid w:val="006730CD"/>
    <w:rsid w:val="00673335"/>
    <w:rsid w:val="00673915"/>
    <w:rsid w:val="00673D7F"/>
    <w:rsid w:val="00674B1C"/>
    <w:rsid w:val="00675F84"/>
    <w:rsid w:val="00680282"/>
    <w:rsid w:val="00680D55"/>
    <w:rsid w:val="00681327"/>
    <w:rsid w:val="0068207D"/>
    <w:rsid w:val="006849FC"/>
    <w:rsid w:val="00684C58"/>
    <w:rsid w:val="00685F49"/>
    <w:rsid w:val="00687BD9"/>
    <w:rsid w:val="00693F64"/>
    <w:rsid w:val="00694C8B"/>
    <w:rsid w:val="0069540D"/>
    <w:rsid w:val="00695727"/>
    <w:rsid w:val="00696456"/>
    <w:rsid w:val="006972A1"/>
    <w:rsid w:val="00697370"/>
    <w:rsid w:val="006A2AD8"/>
    <w:rsid w:val="006A30D5"/>
    <w:rsid w:val="006A317E"/>
    <w:rsid w:val="006A32F0"/>
    <w:rsid w:val="006A70CC"/>
    <w:rsid w:val="006B07BC"/>
    <w:rsid w:val="006B0ED7"/>
    <w:rsid w:val="006B19F6"/>
    <w:rsid w:val="006B1A54"/>
    <w:rsid w:val="006B2581"/>
    <w:rsid w:val="006B4A94"/>
    <w:rsid w:val="006B731D"/>
    <w:rsid w:val="006C121D"/>
    <w:rsid w:val="006C1927"/>
    <w:rsid w:val="006C1BCA"/>
    <w:rsid w:val="006C3C41"/>
    <w:rsid w:val="006C69AB"/>
    <w:rsid w:val="006D02A7"/>
    <w:rsid w:val="006D2872"/>
    <w:rsid w:val="006D2C1E"/>
    <w:rsid w:val="006D4C19"/>
    <w:rsid w:val="006D4D93"/>
    <w:rsid w:val="006D4F1D"/>
    <w:rsid w:val="006E1324"/>
    <w:rsid w:val="006E2A47"/>
    <w:rsid w:val="006E4A42"/>
    <w:rsid w:val="006E7A84"/>
    <w:rsid w:val="006F19D6"/>
    <w:rsid w:val="0070010B"/>
    <w:rsid w:val="00701066"/>
    <w:rsid w:val="0070248D"/>
    <w:rsid w:val="007025A4"/>
    <w:rsid w:val="00704E41"/>
    <w:rsid w:val="0070531E"/>
    <w:rsid w:val="00705AF2"/>
    <w:rsid w:val="00707ED3"/>
    <w:rsid w:val="0071261B"/>
    <w:rsid w:val="00712BC1"/>
    <w:rsid w:val="00714777"/>
    <w:rsid w:val="00714C0F"/>
    <w:rsid w:val="0071579E"/>
    <w:rsid w:val="00717F90"/>
    <w:rsid w:val="007219D9"/>
    <w:rsid w:val="0072211C"/>
    <w:rsid w:val="00722D44"/>
    <w:rsid w:val="007245E5"/>
    <w:rsid w:val="00724DCE"/>
    <w:rsid w:val="007263AC"/>
    <w:rsid w:val="00727321"/>
    <w:rsid w:val="007276A5"/>
    <w:rsid w:val="00727C34"/>
    <w:rsid w:val="00730B8E"/>
    <w:rsid w:val="00730C7D"/>
    <w:rsid w:val="00732D66"/>
    <w:rsid w:val="007371C7"/>
    <w:rsid w:val="00740122"/>
    <w:rsid w:val="007402E9"/>
    <w:rsid w:val="00740967"/>
    <w:rsid w:val="007414EF"/>
    <w:rsid w:val="00745DE2"/>
    <w:rsid w:val="0074770F"/>
    <w:rsid w:val="00747EDB"/>
    <w:rsid w:val="0075060B"/>
    <w:rsid w:val="007520BA"/>
    <w:rsid w:val="00752B85"/>
    <w:rsid w:val="0075341D"/>
    <w:rsid w:val="00753DDC"/>
    <w:rsid w:val="00754501"/>
    <w:rsid w:val="00755FE2"/>
    <w:rsid w:val="0075734E"/>
    <w:rsid w:val="0076177A"/>
    <w:rsid w:val="00761B9E"/>
    <w:rsid w:val="0076541E"/>
    <w:rsid w:val="00766251"/>
    <w:rsid w:val="0077199E"/>
    <w:rsid w:val="00772110"/>
    <w:rsid w:val="00772A30"/>
    <w:rsid w:val="00774C62"/>
    <w:rsid w:val="00775348"/>
    <w:rsid w:val="00775413"/>
    <w:rsid w:val="0077738C"/>
    <w:rsid w:val="00780819"/>
    <w:rsid w:val="00781459"/>
    <w:rsid w:val="0078228B"/>
    <w:rsid w:val="00783638"/>
    <w:rsid w:val="00784BA1"/>
    <w:rsid w:val="00787A02"/>
    <w:rsid w:val="0079133A"/>
    <w:rsid w:val="007917A6"/>
    <w:rsid w:val="00791BCF"/>
    <w:rsid w:val="00792639"/>
    <w:rsid w:val="00795148"/>
    <w:rsid w:val="0079780A"/>
    <w:rsid w:val="007A0012"/>
    <w:rsid w:val="007A5445"/>
    <w:rsid w:val="007A5B58"/>
    <w:rsid w:val="007A5E0A"/>
    <w:rsid w:val="007A7692"/>
    <w:rsid w:val="007B00D8"/>
    <w:rsid w:val="007B0A75"/>
    <w:rsid w:val="007B259D"/>
    <w:rsid w:val="007B3108"/>
    <w:rsid w:val="007B346F"/>
    <w:rsid w:val="007B36BF"/>
    <w:rsid w:val="007B54F4"/>
    <w:rsid w:val="007B6807"/>
    <w:rsid w:val="007B6F21"/>
    <w:rsid w:val="007C1D1B"/>
    <w:rsid w:val="007C210D"/>
    <w:rsid w:val="007C265C"/>
    <w:rsid w:val="007C2A1A"/>
    <w:rsid w:val="007C561E"/>
    <w:rsid w:val="007C7D12"/>
    <w:rsid w:val="007D3674"/>
    <w:rsid w:val="007D61F2"/>
    <w:rsid w:val="007D6A44"/>
    <w:rsid w:val="007E00BA"/>
    <w:rsid w:val="007E01C5"/>
    <w:rsid w:val="007E0350"/>
    <w:rsid w:val="007E13EB"/>
    <w:rsid w:val="007E14EB"/>
    <w:rsid w:val="007E4860"/>
    <w:rsid w:val="007E4EE1"/>
    <w:rsid w:val="007E7C1A"/>
    <w:rsid w:val="007F1169"/>
    <w:rsid w:val="007F2E38"/>
    <w:rsid w:val="007F37DA"/>
    <w:rsid w:val="007F4249"/>
    <w:rsid w:val="0080040F"/>
    <w:rsid w:val="00800F02"/>
    <w:rsid w:val="00801D62"/>
    <w:rsid w:val="00801EEA"/>
    <w:rsid w:val="00802419"/>
    <w:rsid w:val="00805A22"/>
    <w:rsid w:val="00810848"/>
    <w:rsid w:val="00811FC9"/>
    <w:rsid w:val="00812145"/>
    <w:rsid w:val="00812463"/>
    <w:rsid w:val="00812F2E"/>
    <w:rsid w:val="00814BCB"/>
    <w:rsid w:val="008162E3"/>
    <w:rsid w:val="00821D03"/>
    <w:rsid w:val="00822AEB"/>
    <w:rsid w:val="008240F3"/>
    <w:rsid w:val="00824301"/>
    <w:rsid w:val="0082450D"/>
    <w:rsid w:val="00830A30"/>
    <w:rsid w:val="00830D27"/>
    <w:rsid w:val="008311BD"/>
    <w:rsid w:val="0083237D"/>
    <w:rsid w:val="008324B3"/>
    <w:rsid w:val="00833545"/>
    <w:rsid w:val="00833697"/>
    <w:rsid w:val="00836A42"/>
    <w:rsid w:val="00841C11"/>
    <w:rsid w:val="0084276E"/>
    <w:rsid w:val="008467E6"/>
    <w:rsid w:val="00851C33"/>
    <w:rsid w:val="00853DA2"/>
    <w:rsid w:val="0085576D"/>
    <w:rsid w:val="00856A85"/>
    <w:rsid w:val="008611FA"/>
    <w:rsid w:val="008618EF"/>
    <w:rsid w:val="00861C08"/>
    <w:rsid w:val="00862DAA"/>
    <w:rsid w:val="008633A0"/>
    <w:rsid w:val="00864B65"/>
    <w:rsid w:val="00866E25"/>
    <w:rsid w:val="00870A78"/>
    <w:rsid w:val="00870AF0"/>
    <w:rsid w:val="00871B8B"/>
    <w:rsid w:val="0087559F"/>
    <w:rsid w:val="00875CA5"/>
    <w:rsid w:val="008767F6"/>
    <w:rsid w:val="008807F4"/>
    <w:rsid w:val="00881A26"/>
    <w:rsid w:val="00881B1D"/>
    <w:rsid w:val="00881BED"/>
    <w:rsid w:val="00884DE6"/>
    <w:rsid w:val="00884F52"/>
    <w:rsid w:val="00885770"/>
    <w:rsid w:val="00886020"/>
    <w:rsid w:val="00890ADF"/>
    <w:rsid w:val="00892120"/>
    <w:rsid w:val="00892698"/>
    <w:rsid w:val="00892CC0"/>
    <w:rsid w:val="0089322C"/>
    <w:rsid w:val="00896882"/>
    <w:rsid w:val="008A00CD"/>
    <w:rsid w:val="008A0F00"/>
    <w:rsid w:val="008A196D"/>
    <w:rsid w:val="008A2D6B"/>
    <w:rsid w:val="008A512A"/>
    <w:rsid w:val="008A6DED"/>
    <w:rsid w:val="008A7EAA"/>
    <w:rsid w:val="008B163D"/>
    <w:rsid w:val="008B1726"/>
    <w:rsid w:val="008B4C25"/>
    <w:rsid w:val="008C01C9"/>
    <w:rsid w:val="008C1553"/>
    <w:rsid w:val="008C41D6"/>
    <w:rsid w:val="008C5CC5"/>
    <w:rsid w:val="008C6141"/>
    <w:rsid w:val="008C70EA"/>
    <w:rsid w:val="008D0EE2"/>
    <w:rsid w:val="008D1BB7"/>
    <w:rsid w:val="008D25B8"/>
    <w:rsid w:val="008D41B4"/>
    <w:rsid w:val="008D6224"/>
    <w:rsid w:val="008E012C"/>
    <w:rsid w:val="008E03F4"/>
    <w:rsid w:val="008E1075"/>
    <w:rsid w:val="008E1DF3"/>
    <w:rsid w:val="008E3339"/>
    <w:rsid w:val="008E3C02"/>
    <w:rsid w:val="008E4EB6"/>
    <w:rsid w:val="008E69FF"/>
    <w:rsid w:val="008E7E95"/>
    <w:rsid w:val="008F2A9F"/>
    <w:rsid w:val="008F471F"/>
    <w:rsid w:val="008F6AA1"/>
    <w:rsid w:val="00900DA0"/>
    <w:rsid w:val="009030E8"/>
    <w:rsid w:val="00903B82"/>
    <w:rsid w:val="009040CF"/>
    <w:rsid w:val="00904A78"/>
    <w:rsid w:val="00904F0B"/>
    <w:rsid w:val="00905C9A"/>
    <w:rsid w:val="00906B38"/>
    <w:rsid w:val="00910289"/>
    <w:rsid w:val="0091283C"/>
    <w:rsid w:val="00912963"/>
    <w:rsid w:val="00912B6E"/>
    <w:rsid w:val="0091345F"/>
    <w:rsid w:val="00916767"/>
    <w:rsid w:val="00917813"/>
    <w:rsid w:val="0092083E"/>
    <w:rsid w:val="00920869"/>
    <w:rsid w:val="00921A20"/>
    <w:rsid w:val="00922C1C"/>
    <w:rsid w:val="009248B8"/>
    <w:rsid w:val="009262A4"/>
    <w:rsid w:val="00926790"/>
    <w:rsid w:val="00930300"/>
    <w:rsid w:val="00930DDA"/>
    <w:rsid w:val="009327E2"/>
    <w:rsid w:val="009354F7"/>
    <w:rsid w:val="009364F4"/>
    <w:rsid w:val="009369E3"/>
    <w:rsid w:val="00940500"/>
    <w:rsid w:val="00940991"/>
    <w:rsid w:val="00941AC8"/>
    <w:rsid w:val="00944AE5"/>
    <w:rsid w:val="0095314B"/>
    <w:rsid w:val="0095433B"/>
    <w:rsid w:val="00954809"/>
    <w:rsid w:val="00954C2F"/>
    <w:rsid w:val="00955028"/>
    <w:rsid w:val="0095667A"/>
    <w:rsid w:val="00960110"/>
    <w:rsid w:val="00962B06"/>
    <w:rsid w:val="00963251"/>
    <w:rsid w:val="009639DB"/>
    <w:rsid w:val="009702E3"/>
    <w:rsid w:val="009713DA"/>
    <w:rsid w:val="0097237D"/>
    <w:rsid w:val="00973E02"/>
    <w:rsid w:val="00974119"/>
    <w:rsid w:val="00977087"/>
    <w:rsid w:val="00977F3A"/>
    <w:rsid w:val="009807DE"/>
    <w:rsid w:val="00983609"/>
    <w:rsid w:val="009836C4"/>
    <w:rsid w:val="0098434C"/>
    <w:rsid w:val="00984D60"/>
    <w:rsid w:val="00985A3E"/>
    <w:rsid w:val="00986843"/>
    <w:rsid w:val="00987438"/>
    <w:rsid w:val="00990887"/>
    <w:rsid w:val="00991965"/>
    <w:rsid w:val="0099202E"/>
    <w:rsid w:val="009928AD"/>
    <w:rsid w:val="00993C7D"/>
    <w:rsid w:val="00994EFC"/>
    <w:rsid w:val="009956B8"/>
    <w:rsid w:val="00995B29"/>
    <w:rsid w:val="009969C8"/>
    <w:rsid w:val="00997593"/>
    <w:rsid w:val="009A2607"/>
    <w:rsid w:val="009A380B"/>
    <w:rsid w:val="009A4F4D"/>
    <w:rsid w:val="009A505E"/>
    <w:rsid w:val="009B03CA"/>
    <w:rsid w:val="009B2030"/>
    <w:rsid w:val="009B2829"/>
    <w:rsid w:val="009B5032"/>
    <w:rsid w:val="009B5F7F"/>
    <w:rsid w:val="009B649F"/>
    <w:rsid w:val="009B7562"/>
    <w:rsid w:val="009B79E6"/>
    <w:rsid w:val="009C062C"/>
    <w:rsid w:val="009C17D0"/>
    <w:rsid w:val="009C20BC"/>
    <w:rsid w:val="009C391B"/>
    <w:rsid w:val="009C5B21"/>
    <w:rsid w:val="009C65B6"/>
    <w:rsid w:val="009C67CC"/>
    <w:rsid w:val="009C6822"/>
    <w:rsid w:val="009C743E"/>
    <w:rsid w:val="009C7C8F"/>
    <w:rsid w:val="009D0596"/>
    <w:rsid w:val="009D1AC2"/>
    <w:rsid w:val="009D1E87"/>
    <w:rsid w:val="009D2E09"/>
    <w:rsid w:val="009D3D72"/>
    <w:rsid w:val="009D7729"/>
    <w:rsid w:val="009E02DE"/>
    <w:rsid w:val="009E07CF"/>
    <w:rsid w:val="009E3769"/>
    <w:rsid w:val="009E3EB9"/>
    <w:rsid w:val="009E432D"/>
    <w:rsid w:val="009E4379"/>
    <w:rsid w:val="009E68DA"/>
    <w:rsid w:val="009E6AEF"/>
    <w:rsid w:val="009E6C4C"/>
    <w:rsid w:val="009F4356"/>
    <w:rsid w:val="009F45C7"/>
    <w:rsid w:val="009F5083"/>
    <w:rsid w:val="009F794C"/>
    <w:rsid w:val="00A0143C"/>
    <w:rsid w:val="00A01E07"/>
    <w:rsid w:val="00A02D3B"/>
    <w:rsid w:val="00A039C4"/>
    <w:rsid w:val="00A041FD"/>
    <w:rsid w:val="00A0456E"/>
    <w:rsid w:val="00A047DD"/>
    <w:rsid w:val="00A04BA3"/>
    <w:rsid w:val="00A05041"/>
    <w:rsid w:val="00A054F6"/>
    <w:rsid w:val="00A05F68"/>
    <w:rsid w:val="00A076AB"/>
    <w:rsid w:val="00A079DC"/>
    <w:rsid w:val="00A1022C"/>
    <w:rsid w:val="00A10DA1"/>
    <w:rsid w:val="00A11F27"/>
    <w:rsid w:val="00A136D9"/>
    <w:rsid w:val="00A138D8"/>
    <w:rsid w:val="00A1454A"/>
    <w:rsid w:val="00A1623E"/>
    <w:rsid w:val="00A166C8"/>
    <w:rsid w:val="00A178FA"/>
    <w:rsid w:val="00A21F9E"/>
    <w:rsid w:val="00A22B4A"/>
    <w:rsid w:val="00A22E70"/>
    <w:rsid w:val="00A2587C"/>
    <w:rsid w:val="00A27171"/>
    <w:rsid w:val="00A309DD"/>
    <w:rsid w:val="00A349FE"/>
    <w:rsid w:val="00A41424"/>
    <w:rsid w:val="00A4414C"/>
    <w:rsid w:val="00A44C86"/>
    <w:rsid w:val="00A45C3C"/>
    <w:rsid w:val="00A50972"/>
    <w:rsid w:val="00A51AC3"/>
    <w:rsid w:val="00A51D56"/>
    <w:rsid w:val="00A53E8E"/>
    <w:rsid w:val="00A54005"/>
    <w:rsid w:val="00A54E1C"/>
    <w:rsid w:val="00A55E60"/>
    <w:rsid w:val="00A57447"/>
    <w:rsid w:val="00A637E9"/>
    <w:rsid w:val="00A63F6A"/>
    <w:rsid w:val="00A66A9D"/>
    <w:rsid w:val="00A67ADE"/>
    <w:rsid w:val="00A710C2"/>
    <w:rsid w:val="00A71180"/>
    <w:rsid w:val="00A71292"/>
    <w:rsid w:val="00A7305E"/>
    <w:rsid w:val="00A73707"/>
    <w:rsid w:val="00A73D8B"/>
    <w:rsid w:val="00A74377"/>
    <w:rsid w:val="00A75544"/>
    <w:rsid w:val="00A77883"/>
    <w:rsid w:val="00A77BD8"/>
    <w:rsid w:val="00A80221"/>
    <w:rsid w:val="00A8187D"/>
    <w:rsid w:val="00A82C4B"/>
    <w:rsid w:val="00A83A70"/>
    <w:rsid w:val="00A8652D"/>
    <w:rsid w:val="00A87056"/>
    <w:rsid w:val="00A93C08"/>
    <w:rsid w:val="00A96537"/>
    <w:rsid w:val="00A97681"/>
    <w:rsid w:val="00AA0688"/>
    <w:rsid w:val="00AA13AC"/>
    <w:rsid w:val="00AA201B"/>
    <w:rsid w:val="00AA2331"/>
    <w:rsid w:val="00AA37EA"/>
    <w:rsid w:val="00AA516A"/>
    <w:rsid w:val="00AA6FBE"/>
    <w:rsid w:val="00AA7EAB"/>
    <w:rsid w:val="00AB01E9"/>
    <w:rsid w:val="00AB2685"/>
    <w:rsid w:val="00AB2C35"/>
    <w:rsid w:val="00AB3391"/>
    <w:rsid w:val="00AB4252"/>
    <w:rsid w:val="00AB54E8"/>
    <w:rsid w:val="00AC2A22"/>
    <w:rsid w:val="00AC2D73"/>
    <w:rsid w:val="00AC606E"/>
    <w:rsid w:val="00AC654D"/>
    <w:rsid w:val="00AC71EE"/>
    <w:rsid w:val="00AC7669"/>
    <w:rsid w:val="00AC78B7"/>
    <w:rsid w:val="00AD0FA7"/>
    <w:rsid w:val="00AD2B83"/>
    <w:rsid w:val="00AD4B9A"/>
    <w:rsid w:val="00AD6E89"/>
    <w:rsid w:val="00AE1061"/>
    <w:rsid w:val="00AE2147"/>
    <w:rsid w:val="00AE315D"/>
    <w:rsid w:val="00AE5334"/>
    <w:rsid w:val="00AE601F"/>
    <w:rsid w:val="00AE602F"/>
    <w:rsid w:val="00AE6329"/>
    <w:rsid w:val="00AE69CB"/>
    <w:rsid w:val="00AF0180"/>
    <w:rsid w:val="00AF21AD"/>
    <w:rsid w:val="00AF24B8"/>
    <w:rsid w:val="00AF24F4"/>
    <w:rsid w:val="00AF2BD1"/>
    <w:rsid w:val="00AF3E14"/>
    <w:rsid w:val="00AF54CD"/>
    <w:rsid w:val="00AF5BC0"/>
    <w:rsid w:val="00AF62AD"/>
    <w:rsid w:val="00AF7DE0"/>
    <w:rsid w:val="00B03358"/>
    <w:rsid w:val="00B057EE"/>
    <w:rsid w:val="00B0659F"/>
    <w:rsid w:val="00B067BD"/>
    <w:rsid w:val="00B0787D"/>
    <w:rsid w:val="00B114A6"/>
    <w:rsid w:val="00B11AA0"/>
    <w:rsid w:val="00B13F3B"/>
    <w:rsid w:val="00B14F23"/>
    <w:rsid w:val="00B15814"/>
    <w:rsid w:val="00B1600E"/>
    <w:rsid w:val="00B160B4"/>
    <w:rsid w:val="00B16EE3"/>
    <w:rsid w:val="00B177D0"/>
    <w:rsid w:val="00B20B4E"/>
    <w:rsid w:val="00B21321"/>
    <w:rsid w:val="00B21C73"/>
    <w:rsid w:val="00B21CC0"/>
    <w:rsid w:val="00B22DA9"/>
    <w:rsid w:val="00B2336A"/>
    <w:rsid w:val="00B23C30"/>
    <w:rsid w:val="00B23E44"/>
    <w:rsid w:val="00B240C0"/>
    <w:rsid w:val="00B24725"/>
    <w:rsid w:val="00B24912"/>
    <w:rsid w:val="00B24AA6"/>
    <w:rsid w:val="00B25E7F"/>
    <w:rsid w:val="00B279F0"/>
    <w:rsid w:val="00B303EE"/>
    <w:rsid w:val="00B30809"/>
    <w:rsid w:val="00B32660"/>
    <w:rsid w:val="00B35F94"/>
    <w:rsid w:val="00B36E34"/>
    <w:rsid w:val="00B421F4"/>
    <w:rsid w:val="00B437A3"/>
    <w:rsid w:val="00B43B63"/>
    <w:rsid w:val="00B45A1E"/>
    <w:rsid w:val="00B4643E"/>
    <w:rsid w:val="00B46588"/>
    <w:rsid w:val="00B467F9"/>
    <w:rsid w:val="00B468AF"/>
    <w:rsid w:val="00B507A6"/>
    <w:rsid w:val="00B50AA3"/>
    <w:rsid w:val="00B50B44"/>
    <w:rsid w:val="00B55B11"/>
    <w:rsid w:val="00B55E2D"/>
    <w:rsid w:val="00B56F57"/>
    <w:rsid w:val="00B609CF"/>
    <w:rsid w:val="00B61C94"/>
    <w:rsid w:val="00B62C25"/>
    <w:rsid w:val="00B64A71"/>
    <w:rsid w:val="00B65724"/>
    <w:rsid w:val="00B659B4"/>
    <w:rsid w:val="00B67392"/>
    <w:rsid w:val="00B703FF"/>
    <w:rsid w:val="00B70A03"/>
    <w:rsid w:val="00B72143"/>
    <w:rsid w:val="00B7244C"/>
    <w:rsid w:val="00B72EF4"/>
    <w:rsid w:val="00B734DF"/>
    <w:rsid w:val="00B75E7D"/>
    <w:rsid w:val="00B75EFE"/>
    <w:rsid w:val="00B77401"/>
    <w:rsid w:val="00B77BDD"/>
    <w:rsid w:val="00B77DC3"/>
    <w:rsid w:val="00B81187"/>
    <w:rsid w:val="00B82C58"/>
    <w:rsid w:val="00B841CC"/>
    <w:rsid w:val="00B84A0B"/>
    <w:rsid w:val="00B853B8"/>
    <w:rsid w:val="00B86863"/>
    <w:rsid w:val="00B90896"/>
    <w:rsid w:val="00B92372"/>
    <w:rsid w:val="00B92E43"/>
    <w:rsid w:val="00B95E43"/>
    <w:rsid w:val="00B95F73"/>
    <w:rsid w:val="00BA00EA"/>
    <w:rsid w:val="00BA1011"/>
    <w:rsid w:val="00BA1595"/>
    <w:rsid w:val="00BA1CA8"/>
    <w:rsid w:val="00BA1DDD"/>
    <w:rsid w:val="00BA294C"/>
    <w:rsid w:val="00BA3A9E"/>
    <w:rsid w:val="00BB2448"/>
    <w:rsid w:val="00BB24C7"/>
    <w:rsid w:val="00BB2EDB"/>
    <w:rsid w:val="00BB5DE5"/>
    <w:rsid w:val="00BB7C15"/>
    <w:rsid w:val="00BC05BB"/>
    <w:rsid w:val="00BC1BC0"/>
    <w:rsid w:val="00BC2019"/>
    <w:rsid w:val="00BC24A3"/>
    <w:rsid w:val="00BC53EE"/>
    <w:rsid w:val="00BC5C04"/>
    <w:rsid w:val="00BC5F56"/>
    <w:rsid w:val="00BC7AED"/>
    <w:rsid w:val="00BD090D"/>
    <w:rsid w:val="00BD102E"/>
    <w:rsid w:val="00BD1F5B"/>
    <w:rsid w:val="00BD3B5B"/>
    <w:rsid w:val="00BD5AE6"/>
    <w:rsid w:val="00BD612B"/>
    <w:rsid w:val="00BD6531"/>
    <w:rsid w:val="00BD7574"/>
    <w:rsid w:val="00BD7953"/>
    <w:rsid w:val="00BE0E47"/>
    <w:rsid w:val="00BE2E2A"/>
    <w:rsid w:val="00BE2F62"/>
    <w:rsid w:val="00BE36A2"/>
    <w:rsid w:val="00BE5E35"/>
    <w:rsid w:val="00BE6D72"/>
    <w:rsid w:val="00BF2384"/>
    <w:rsid w:val="00BF3F15"/>
    <w:rsid w:val="00BF4A50"/>
    <w:rsid w:val="00C019F4"/>
    <w:rsid w:val="00C02C7B"/>
    <w:rsid w:val="00C031D0"/>
    <w:rsid w:val="00C05713"/>
    <w:rsid w:val="00C07339"/>
    <w:rsid w:val="00C101F6"/>
    <w:rsid w:val="00C10B3C"/>
    <w:rsid w:val="00C117DF"/>
    <w:rsid w:val="00C151C7"/>
    <w:rsid w:val="00C21DEE"/>
    <w:rsid w:val="00C21F56"/>
    <w:rsid w:val="00C22F46"/>
    <w:rsid w:val="00C22F9E"/>
    <w:rsid w:val="00C2447C"/>
    <w:rsid w:val="00C246CC"/>
    <w:rsid w:val="00C24B19"/>
    <w:rsid w:val="00C252D4"/>
    <w:rsid w:val="00C25439"/>
    <w:rsid w:val="00C3115A"/>
    <w:rsid w:val="00C31685"/>
    <w:rsid w:val="00C334D8"/>
    <w:rsid w:val="00C35DE1"/>
    <w:rsid w:val="00C36F17"/>
    <w:rsid w:val="00C37551"/>
    <w:rsid w:val="00C37CC8"/>
    <w:rsid w:val="00C40A7D"/>
    <w:rsid w:val="00C42A91"/>
    <w:rsid w:val="00C42E75"/>
    <w:rsid w:val="00C4415E"/>
    <w:rsid w:val="00C45393"/>
    <w:rsid w:val="00C46128"/>
    <w:rsid w:val="00C470F3"/>
    <w:rsid w:val="00C50212"/>
    <w:rsid w:val="00C50CA8"/>
    <w:rsid w:val="00C522E5"/>
    <w:rsid w:val="00C53CE9"/>
    <w:rsid w:val="00C5507B"/>
    <w:rsid w:val="00C56705"/>
    <w:rsid w:val="00C61F1C"/>
    <w:rsid w:val="00C6257A"/>
    <w:rsid w:val="00C6268E"/>
    <w:rsid w:val="00C62F84"/>
    <w:rsid w:val="00C65300"/>
    <w:rsid w:val="00C67605"/>
    <w:rsid w:val="00C6777D"/>
    <w:rsid w:val="00C717D3"/>
    <w:rsid w:val="00C722ED"/>
    <w:rsid w:val="00C753FD"/>
    <w:rsid w:val="00C75ADC"/>
    <w:rsid w:val="00C766B9"/>
    <w:rsid w:val="00C77374"/>
    <w:rsid w:val="00C77552"/>
    <w:rsid w:val="00C82472"/>
    <w:rsid w:val="00C83704"/>
    <w:rsid w:val="00C84949"/>
    <w:rsid w:val="00C84E56"/>
    <w:rsid w:val="00C8631F"/>
    <w:rsid w:val="00C918B0"/>
    <w:rsid w:val="00C92D8E"/>
    <w:rsid w:val="00C95899"/>
    <w:rsid w:val="00C9698B"/>
    <w:rsid w:val="00CA0CE9"/>
    <w:rsid w:val="00CA1C04"/>
    <w:rsid w:val="00CA2EEC"/>
    <w:rsid w:val="00CA3200"/>
    <w:rsid w:val="00CA5D74"/>
    <w:rsid w:val="00CA6682"/>
    <w:rsid w:val="00CB027A"/>
    <w:rsid w:val="00CB0D3A"/>
    <w:rsid w:val="00CB3516"/>
    <w:rsid w:val="00CB65FC"/>
    <w:rsid w:val="00CC108A"/>
    <w:rsid w:val="00CC62EA"/>
    <w:rsid w:val="00CD00E6"/>
    <w:rsid w:val="00CD1881"/>
    <w:rsid w:val="00CD242C"/>
    <w:rsid w:val="00CD33D2"/>
    <w:rsid w:val="00CD3D58"/>
    <w:rsid w:val="00CD52E2"/>
    <w:rsid w:val="00CD593E"/>
    <w:rsid w:val="00CD6C9E"/>
    <w:rsid w:val="00CE0967"/>
    <w:rsid w:val="00CE2266"/>
    <w:rsid w:val="00CE46C1"/>
    <w:rsid w:val="00CE4903"/>
    <w:rsid w:val="00CF2488"/>
    <w:rsid w:val="00CF2596"/>
    <w:rsid w:val="00CF396D"/>
    <w:rsid w:val="00CF6741"/>
    <w:rsid w:val="00D01611"/>
    <w:rsid w:val="00D028DD"/>
    <w:rsid w:val="00D02CB3"/>
    <w:rsid w:val="00D02CDC"/>
    <w:rsid w:val="00D02DA7"/>
    <w:rsid w:val="00D03FC7"/>
    <w:rsid w:val="00D05823"/>
    <w:rsid w:val="00D066EB"/>
    <w:rsid w:val="00D107A5"/>
    <w:rsid w:val="00D10B22"/>
    <w:rsid w:val="00D15846"/>
    <w:rsid w:val="00D16B3B"/>
    <w:rsid w:val="00D16FCA"/>
    <w:rsid w:val="00D213A5"/>
    <w:rsid w:val="00D21EC1"/>
    <w:rsid w:val="00D25253"/>
    <w:rsid w:val="00D26174"/>
    <w:rsid w:val="00D27007"/>
    <w:rsid w:val="00D306C2"/>
    <w:rsid w:val="00D30B97"/>
    <w:rsid w:val="00D31ED7"/>
    <w:rsid w:val="00D340E2"/>
    <w:rsid w:val="00D34B29"/>
    <w:rsid w:val="00D4053D"/>
    <w:rsid w:val="00D40620"/>
    <w:rsid w:val="00D41A29"/>
    <w:rsid w:val="00D462F6"/>
    <w:rsid w:val="00D519E9"/>
    <w:rsid w:val="00D53382"/>
    <w:rsid w:val="00D53564"/>
    <w:rsid w:val="00D54688"/>
    <w:rsid w:val="00D6013B"/>
    <w:rsid w:val="00D611F6"/>
    <w:rsid w:val="00D64FC7"/>
    <w:rsid w:val="00D6602D"/>
    <w:rsid w:val="00D6725B"/>
    <w:rsid w:val="00D70E9A"/>
    <w:rsid w:val="00D7263A"/>
    <w:rsid w:val="00D7274B"/>
    <w:rsid w:val="00D732A5"/>
    <w:rsid w:val="00D74F10"/>
    <w:rsid w:val="00D751B1"/>
    <w:rsid w:val="00D75FF8"/>
    <w:rsid w:val="00D7604C"/>
    <w:rsid w:val="00D77C24"/>
    <w:rsid w:val="00D8126C"/>
    <w:rsid w:val="00D8260E"/>
    <w:rsid w:val="00D86449"/>
    <w:rsid w:val="00D86DFA"/>
    <w:rsid w:val="00D90AC7"/>
    <w:rsid w:val="00D910B5"/>
    <w:rsid w:val="00D9346E"/>
    <w:rsid w:val="00D9412A"/>
    <w:rsid w:val="00D95051"/>
    <w:rsid w:val="00D97885"/>
    <w:rsid w:val="00DA1FC7"/>
    <w:rsid w:val="00DA4F92"/>
    <w:rsid w:val="00DA58FC"/>
    <w:rsid w:val="00DA6536"/>
    <w:rsid w:val="00DA7214"/>
    <w:rsid w:val="00DB0797"/>
    <w:rsid w:val="00DB2560"/>
    <w:rsid w:val="00DB2A99"/>
    <w:rsid w:val="00DB37C8"/>
    <w:rsid w:val="00DB4190"/>
    <w:rsid w:val="00DB50C8"/>
    <w:rsid w:val="00DB71B3"/>
    <w:rsid w:val="00DC132A"/>
    <w:rsid w:val="00DC1718"/>
    <w:rsid w:val="00DC174D"/>
    <w:rsid w:val="00DC1BD3"/>
    <w:rsid w:val="00DC5682"/>
    <w:rsid w:val="00DC5CC6"/>
    <w:rsid w:val="00DC6594"/>
    <w:rsid w:val="00DC7137"/>
    <w:rsid w:val="00DC757D"/>
    <w:rsid w:val="00DD029A"/>
    <w:rsid w:val="00DD134C"/>
    <w:rsid w:val="00DD5868"/>
    <w:rsid w:val="00DD712D"/>
    <w:rsid w:val="00DD78A2"/>
    <w:rsid w:val="00DE1F1B"/>
    <w:rsid w:val="00DE2220"/>
    <w:rsid w:val="00DE2A75"/>
    <w:rsid w:val="00DE354B"/>
    <w:rsid w:val="00DE7831"/>
    <w:rsid w:val="00DF1AB1"/>
    <w:rsid w:val="00DF5E90"/>
    <w:rsid w:val="00DF7A21"/>
    <w:rsid w:val="00E00C06"/>
    <w:rsid w:val="00E02B62"/>
    <w:rsid w:val="00E0301A"/>
    <w:rsid w:val="00E03C8A"/>
    <w:rsid w:val="00E0459A"/>
    <w:rsid w:val="00E077CB"/>
    <w:rsid w:val="00E107C6"/>
    <w:rsid w:val="00E108EC"/>
    <w:rsid w:val="00E10E8E"/>
    <w:rsid w:val="00E11A34"/>
    <w:rsid w:val="00E12F32"/>
    <w:rsid w:val="00E16733"/>
    <w:rsid w:val="00E178A5"/>
    <w:rsid w:val="00E17DE3"/>
    <w:rsid w:val="00E21445"/>
    <w:rsid w:val="00E22C85"/>
    <w:rsid w:val="00E24126"/>
    <w:rsid w:val="00E249CE"/>
    <w:rsid w:val="00E24B28"/>
    <w:rsid w:val="00E24B6C"/>
    <w:rsid w:val="00E26A83"/>
    <w:rsid w:val="00E311AB"/>
    <w:rsid w:val="00E3169F"/>
    <w:rsid w:val="00E32053"/>
    <w:rsid w:val="00E32324"/>
    <w:rsid w:val="00E359C1"/>
    <w:rsid w:val="00E375BE"/>
    <w:rsid w:val="00E37BC4"/>
    <w:rsid w:val="00E41031"/>
    <w:rsid w:val="00E4123F"/>
    <w:rsid w:val="00E41336"/>
    <w:rsid w:val="00E41F82"/>
    <w:rsid w:val="00E41FB4"/>
    <w:rsid w:val="00E43404"/>
    <w:rsid w:val="00E44A4D"/>
    <w:rsid w:val="00E52B03"/>
    <w:rsid w:val="00E545A7"/>
    <w:rsid w:val="00E60C83"/>
    <w:rsid w:val="00E6142A"/>
    <w:rsid w:val="00E621BA"/>
    <w:rsid w:val="00E62A59"/>
    <w:rsid w:val="00E62BE5"/>
    <w:rsid w:val="00E632E5"/>
    <w:rsid w:val="00E63D39"/>
    <w:rsid w:val="00E64319"/>
    <w:rsid w:val="00E66007"/>
    <w:rsid w:val="00E66579"/>
    <w:rsid w:val="00E66C16"/>
    <w:rsid w:val="00E70932"/>
    <w:rsid w:val="00E72C0C"/>
    <w:rsid w:val="00E7715E"/>
    <w:rsid w:val="00E803EA"/>
    <w:rsid w:val="00E81062"/>
    <w:rsid w:val="00E81218"/>
    <w:rsid w:val="00E86EAE"/>
    <w:rsid w:val="00E914C1"/>
    <w:rsid w:val="00E9156C"/>
    <w:rsid w:val="00E92330"/>
    <w:rsid w:val="00E924D0"/>
    <w:rsid w:val="00E933A2"/>
    <w:rsid w:val="00E945FF"/>
    <w:rsid w:val="00E9494C"/>
    <w:rsid w:val="00E94BA7"/>
    <w:rsid w:val="00E95FF1"/>
    <w:rsid w:val="00E97420"/>
    <w:rsid w:val="00EA04B4"/>
    <w:rsid w:val="00EA1B83"/>
    <w:rsid w:val="00EA20D5"/>
    <w:rsid w:val="00EA2C35"/>
    <w:rsid w:val="00EA6286"/>
    <w:rsid w:val="00EA6744"/>
    <w:rsid w:val="00EA6DBF"/>
    <w:rsid w:val="00EA7D7D"/>
    <w:rsid w:val="00EB32C3"/>
    <w:rsid w:val="00EB3996"/>
    <w:rsid w:val="00EB3AF7"/>
    <w:rsid w:val="00EB55EE"/>
    <w:rsid w:val="00EB74C8"/>
    <w:rsid w:val="00EB7FD4"/>
    <w:rsid w:val="00EC13E3"/>
    <w:rsid w:val="00EC5C98"/>
    <w:rsid w:val="00EC6177"/>
    <w:rsid w:val="00EC6743"/>
    <w:rsid w:val="00EC6EAA"/>
    <w:rsid w:val="00ED0904"/>
    <w:rsid w:val="00ED0A1F"/>
    <w:rsid w:val="00ED1377"/>
    <w:rsid w:val="00ED6645"/>
    <w:rsid w:val="00EE2188"/>
    <w:rsid w:val="00EE3998"/>
    <w:rsid w:val="00EE415C"/>
    <w:rsid w:val="00EE4DA1"/>
    <w:rsid w:val="00EE6015"/>
    <w:rsid w:val="00EE6424"/>
    <w:rsid w:val="00EF0052"/>
    <w:rsid w:val="00EF064A"/>
    <w:rsid w:val="00EF1E3E"/>
    <w:rsid w:val="00EF23C5"/>
    <w:rsid w:val="00EF4703"/>
    <w:rsid w:val="00EF4E95"/>
    <w:rsid w:val="00EF5C3B"/>
    <w:rsid w:val="00EF7F3F"/>
    <w:rsid w:val="00F001D2"/>
    <w:rsid w:val="00F00FA6"/>
    <w:rsid w:val="00F0318D"/>
    <w:rsid w:val="00F042A4"/>
    <w:rsid w:val="00F051C5"/>
    <w:rsid w:val="00F05301"/>
    <w:rsid w:val="00F10B0C"/>
    <w:rsid w:val="00F10CD4"/>
    <w:rsid w:val="00F12413"/>
    <w:rsid w:val="00F12C5C"/>
    <w:rsid w:val="00F14ECB"/>
    <w:rsid w:val="00F15037"/>
    <w:rsid w:val="00F15AF9"/>
    <w:rsid w:val="00F169CF"/>
    <w:rsid w:val="00F17E7E"/>
    <w:rsid w:val="00F20878"/>
    <w:rsid w:val="00F21DD5"/>
    <w:rsid w:val="00F24C77"/>
    <w:rsid w:val="00F24DDE"/>
    <w:rsid w:val="00F25B89"/>
    <w:rsid w:val="00F2746C"/>
    <w:rsid w:val="00F278E0"/>
    <w:rsid w:val="00F33CBA"/>
    <w:rsid w:val="00F34A2D"/>
    <w:rsid w:val="00F3506E"/>
    <w:rsid w:val="00F3554E"/>
    <w:rsid w:val="00F35FD6"/>
    <w:rsid w:val="00F3704B"/>
    <w:rsid w:val="00F42D2E"/>
    <w:rsid w:val="00F43467"/>
    <w:rsid w:val="00F51379"/>
    <w:rsid w:val="00F52F6C"/>
    <w:rsid w:val="00F54AEE"/>
    <w:rsid w:val="00F55899"/>
    <w:rsid w:val="00F55C79"/>
    <w:rsid w:val="00F56921"/>
    <w:rsid w:val="00F56FE1"/>
    <w:rsid w:val="00F57475"/>
    <w:rsid w:val="00F60D72"/>
    <w:rsid w:val="00F60E94"/>
    <w:rsid w:val="00F61CC8"/>
    <w:rsid w:val="00F6696C"/>
    <w:rsid w:val="00F670C4"/>
    <w:rsid w:val="00F674DB"/>
    <w:rsid w:val="00F71591"/>
    <w:rsid w:val="00F71CFB"/>
    <w:rsid w:val="00F7387F"/>
    <w:rsid w:val="00F75359"/>
    <w:rsid w:val="00F7684E"/>
    <w:rsid w:val="00F80985"/>
    <w:rsid w:val="00F814B0"/>
    <w:rsid w:val="00F82E97"/>
    <w:rsid w:val="00F838CC"/>
    <w:rsid w:val="00F844EF"/>
    <w:rsid w:val="00F84814"/>
    <w:rsid w:val="00F849F5"/>
    <w:rsid w:val="00F85240"/>
    <w:rsid w:val="00F85686"/>
    <w:rsid w:val="00F85F61"/>
    <w:rsid w:val="00F86F4F"/>
    <w:rsid w:val="00F87D76"/>
    <w:rsid w:val="00F91A54"/>
    <w:rsid w:val="00F927F5"/>
    <w:rsid w:val="00F93E9F"/>
    <w:rsid w:val="00FA0196"/>
    <w:rsid w:val="00FA0589"/>
    <w:rsid w:val="00FA0817"/>
    <w:rsid w:val="00FA5818"/>
    <w:rsid w:val="00FA6C90"/>
    <w:rsid w:val="00FA7902"/>
    <w:rsid w:val="00FB09F1"/>
    <w:rsid w:val="00FB1324"/>
    <w:rsid w:val="00FB1915"/>
    <w:rsid w:val="00FC14E3"/>
    <w:rsid w:val="00FC19F1"/>
    <w:rsid w:val="00FC2731"/>
    <w:rsid w:val="00FC7C7D"/>
    <w:rsid w:val="00FD53A6"/>
    <w:rsid w:val="00FD5D49"/>
    <w:rsid w:val="00FD7FB2"/>
    <w:rsid w:val="00FE1546"/>
    <w:rsid w:val="00FE2838"/>
    <w:rsid w:val="00FE7AC3"/>
    <w:rsid w:val="00FF0813"/>
    <w:rsid w:val="00FF0B4B"/>
    <w:rsid w:val="00FF0F24"/>
    <w:rsid w:val="00FF2DCA"/>
    <w:rsid w:val="00FF3877"/>
    <w:rsid w:val="00FF3FE7"/>
    <w:rsid w:val="00FF4CB1"/>
    <w:rsid w:val="00FF54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C4A7AEC"/>
  <w15:docId w15:val="{F48A502F-39AB-5E40-9878-8E53AAC4F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sz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7">
    <w:lsdException w:name="Normal" w:locked="1" w:uiPriority="0" w:qFormat="1"/>
    <w:lsdException w:name="heading 1" w:locked="1" w:uiPriority="9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locked="1" w:uiPriority="0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30300"/>
    <w:rPr>
      <w:rFonts w:ascii="Times New Roman" w:hAnsi="Times New Roman"/>
      <w:szCs w:val="24"/>
      <w:lang w:val="en-GB" w:eastAsia="en-GB"/>
    </w:rPr>
  </w:style>
  <w:style w:type="paragraph" w:styleId="Heading1">
    <w:name w:val="heading 1"/>
    <w:basedOn w:val="Normal"/>
    <w:link w:val="Heading1Char"/>
    <w:uiPriority w:val="9"/>
    <w:qFormat/>
    <w:locked/>
    <w:rsid w:val="00214AF6"/>
    <w:pPr>
      <w:spacing w:before="225" w:after="225" w:line="288" w:lineRule="atLeast"/>
      <w:textAlignment w:val="baseline"/>
      <w:outlineLvl w:val="0"/>
    </w:pPr>
    <w:rPr>
      <w:rFonts w:ascii="Georgia" w:eastAsia="Times New Roman" w:hAnsi="Georgia"/>
      <w:b/>
      <w:bCs/>
      <w:color w:val="BB133E"/>
      <w:spacing w:val="-7"/>
      <w:kern w:val="36"/>
      <w:sz w:val="51"/>
      <w:szCs w:val="51"/>
      <w:lang w:val="en-US" w:eastAsia="en-US"/>
    </w:rPr>
  </w:style>
  <w:style w:type="paragraph" w:styleId="Heading3">
    <w:name w:val="heading 3"/>
    <w:basedOn w:val="Normal"/>
    <w:next w:val="Normal"/>
    <w:link w:val="Heading3Char"/>
    <w:semiHidden/>
    <w:unhideWhenUsed/>
    <w:qFormat/>
    <w:locked/>
    <w:rsid w:val="00B7214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E632E5"/>
    <w:rPr>
      <w:rFonts w:ascii="Tahoma" w:hAnsi="Tahoma" w:cs="Tahoma"/>
      <w:sz w:val="20"/>
      <w:szCs w:val="16"/>
      <w:lang w:val="de-DE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E632E5"/>
    <w:rPr>
      <w:rFonts w:ascii="Tahoma" w:hAnsi="Tahoma" w:cs="Tahoma"/>
      <w:sz w:val="20"/>
      <w:szCs w:val="16"/>
      <w:lang w:eastAsia="en-US"/>
    </w:rPr>
  </w:style>
  <w:style w:type="paragraph" w:styleId="ListParagraph">
    <w:name w:val="List Paragraph"/>
    <w:basedOn w:val="Normal"/>
    <w:uiPriority w:val="34"/>
    <w:qFormat/>
    <w:rsid w:val="006163A1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de-DE" w:eastAsia="en-US"/>
    </w:rPr>
  </w:style>
  <w:style w:type="paragraph" w:styleId="Header">
    <w:name w:val="header"/>
    <w:basedOn w:val="Normal"/>
    <w:link w:val="HeaderChar"/>
    <w:uiPriority w:val="99"/>
    <w:rsid w:val="00AA13AC"/>
    <w:pPr>
      <w:tabs>
        <w:tab w:val="center" w:pos="4680"/>
        <w:tab w:val="right" w:pos="9360"/>
      </w:tabs>
    </w:pPr>
    <w:rPr>
      <w:rFonts w:ascii="Calibri" w:hAnsi="Calibri"/>
      <w:sz w:val="22"/>
      <w:szCs w:val="22"/>
      <w:lang w:val="de-DE" w:eastAsia="en-US"/>
    </w:rPr>
  </w:style>
  <w:style w:type="character" w:customStyle="1" w:styleId="HeaderChar">
    <w:name w:val="Header Char"/>
    <w:basedOn w:val="DefaultParagraphFont"/>
    <w:link w:val="Header"/>
    <w:uiPriority w:val="99"/>
    <w:locked/>
    <w:rsid w:val="00AA13AC"/>
    <w:rPr>
      <w:rFonts w:cs="Times New Roman"/>
    </w:rPr>
  </w:style>
  <w:style w:type="paragraph" w:styleId="Footer">
    <w:name w:val="footer"/>
    <w:basedOn w:val="Normal"/>
    <w:link w:val="FooterChar"/>
    <w:uiPriority w:val="99"/>
    <w:rsid w:val="00AA13AC"/>
    <w:pPr>
      <w:tabs>
        <w:tab w:val="center" w:pos="4680"/>
        <w:tab w:val="right" w:pos="9360"/>
      </w:tabs>
    </w:pPr>
    <w:rPr>
      <w:rFonts w:ascii="Calibri" w:hAnsi="Calibri"/>
      <w:sz w:val="22"/>
      <w:szCs w:val="22"/>
      <w:lang w:val="de-DE" w:eastAsia="en-US"/>
    </w:rPr>
  </w:style>
  <w:style w:type="character" w:customStyle="1" w:styleId="FooterChar">
    <w:name w:val="Footer Char"/>
    <w:basedOn w:val="DefaultParagraphFont"/>
    <w:link w:val="Footer"/>
    <w:uiPriority w:val="99"/>
    <w:locked/>
    <w:rsid w:val="00AA13AC"/>
    <w:rPr>
      <w:rFonts w:cs="Times New Roman"/>
    </w:rPr>
  </w:style>
  <w:style w:type="character" w:styleId="CommentReference">
    <w:name w:val="annotation reference"/>
    <w:basedOn w:val="DefaultParagraphFont"/>
    <w:uiPriority w:val="99"/>
    <w:semiHidden/>
    <w:rsid w:val="009262A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F2875"/>
    <w:pPr>
      <w:spacing w:after="200" w:line="276" w:lineRule="auto"/>
    </w:pPr>
    <w:rPr>
      <w:rFonts w:ascii="Calibri" w:hAnsi="Calibri"/>
      <w:sz w:val="20"/>
      <w:szCs w:val="20"/>
      <w:lang w:val="de-DE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0F2875"/>
    <w:rPr>
      <w:sz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9262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A8187D"/>
    <w:rPr>
      <w:rFonts w:cs="Times New Roman"/>
      <w:b/>
      <w:bCs/>
      <w:sz w:val="20"/>
      <w:szCs w:val="20"/>
      <w:lang w:val="en-GB" w:eastAsia="en-US"/>
    </w:rPr>
  </w:style>
  <w:style w:type="table" w:styleId="TableGrid">
    <w:name w:val="Table Grid"/>
    <w:basedOn w:val="TableNormal"/>
    <w:locked/>
    <w:rsid w:val="004D089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E2E2A"/>
    <w:pPr>
      <w:spacing w:before="100" w:beforeAutospacing="1" w:after="100" w:afterAutospacing="1"/>
    </w:pPr>
    <w:rPr>
      <w:rFonts w:ascii="Calibri" w:eastAsia="Times New Roman" w:hAnsi="Calibri"/>
      <w:szCs w:val="20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FC7C7D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9F4356"/>
    <w:rPr>
      <w:lang w:val="en-GB" w:eastAsia="en-US"/>
    </w:rPr>
  </w:style>
  <w:style w:type="character" w:customStyle="1" w:styleId="mixed-citation">
    <w:name w:val="mixed-citation"/>
    <w:basedOn w:val="DefaultParagraphFont"/>
    <w:rsid w:val="00214AF6"/>
  </w:style>
  <w:style w:type="character" w:customStyle="1" w:styleId="ref-title">
    <w:name w:val="ref-title"/>
    <w:basedOn w:val="DefaultParagraphFont"/>
    <w:rsid w:val="00214AF6"/>
  </w:style>
  <w:style w:type="character" w:customStyle="1" w:styleId="ref-journal">
    <w:name w:val="ref-journal"/>
    <w:basedOn w:val="DefaultParagraphFont"/>
    <w:rsid w:val="00214AF6"/>
  </w:style>
  <w:style w:type="character" w:customStyle="1" w:styleId="ref-vol">
    <w:name w:val="ref-vol"/>
    <w:basedOn w:val="DefaultParagraphFont"/>
    <w:rsid w:val="00214AF6"/>
  </w:style>
  <w:style w:type="character" w:customStyle="1" w:styleId="nowrap">
    <w:name w:val="nowrap"/>
    <w:basedOn w:val="DefaultParagraphFont"/>
    <w:rsid w:val="00214AF6"/>
  </w:style>
  <w:style w:type="character" w:styleId="HTMLCite">
    <w:name w:val="HTML Cite"/>
    <w:basedOn w:val="DefaultParagraphFont"/>
    <w:uiPriority w:val="99"/>
    <w:semiHidden/>
    <w:unhideWhenUsed/>
    <w:rsid w:val="00214AF6"/>
    <w:rPr>
      <w:i/>
      <w:iCs/>
    </w:rPr>
  </w:style>
  <w:style w:type="character" w:customStyle="1" w:styleId="cit-auth">
    <w:name w:val="cit-auth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name-surname">
    <w:name w:val="cit-name-surnam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name-given-names">
    <w:name w:val="cit-name-given-names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article-title">
    <w:name w:val="cit-article-titl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pub-date">
    <w:name w:val="cit-pub-dat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vol2">
    <w:name w:val="cit-vol2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cit-fpage">
    <w:name w:val="cit-fpag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paragraph" w:customStyle="1" w:styleId="title1">
    <w:name w:val="title1"/>
    <w:basedOn w:val="Normal"/>
    <w:rsid w:val="00214AF6"/>
    <w:rPr>
      <w:rFonts w:ascii="Calibri" w:eastAsia="Times New Roman" w:hAnsi="Calibri"/>
      <w:sz w:val="27"/>
      <w:szCs w:val="27"/>
      <w:lang w:val="en-US" w:eastAsia="en-US"/>
    </w:rPr>
  </w:style>
  <w:style w:type="paragraph" w:customStyle="1" w:styleId="desc2">
    <w:name w:val="desc2"/>
    <w:basedOn w:val="Normal"/>
    <w:rsid w:val="00214AF6"/>
    <w:rPr>
      <w:rFonts w:ascii="Calibri" w:eastAsia="Times New Roman" w:hAnsi="Calibri"/>
      <w:sz w:val="26"/>
      <w:szCs w:val="26"/>
      <w:lang w:val="en-US" w:eastAsia="en-US"/>
    </w:rPr>
  </w:style>
  <w:style w:type="paragraph" w:customStyle="1" w:styleId="details1">
    <w:name w:val="details1"/>
    <w:basedOn w:val="Normal"/>
    <w:rsid w:val="00214AF6"/>
    <w:rPr>
      <w:rFonts w:ascii="Calibri" w:eastAsia="Times New Roman" w:hAnsi="Calibri"/>
      <w:sz w:val="22"/>
      <w:szCs w:val="22"/>
      <w:lang w:val="en-US" w:eastAsia="en-US"/>
    </w:rPr>
  </w:style>
  <w:style w:type="character" w:customStyle="1" w:styleId="jrnl">
    <w:name w:val="jrnl"/>
    <w:basedOn w:val="DefaultParagraphFont"/>
    <w:rsid w:val="00214AF6"/>
  </w:style>
  <w:style w:type="character" w:customStyle="1" w:styleId="Heading1Char">
    <w:name w:val="Heading 1 Char"/>
    <w:basedOn w:val="DefaultParagraphFont"/>
    <w:link w:val="Heading1"/>
    <w:uiPriority w:val="9"/>
    <w:rsid w:val="00214AF6"/>
    <w:rPr>
      <w:rFonts w:ascii="Georgia" w:eastAsia="Times New Roman" w:hAnsi="Georgia"/>
      <w:b/>
      <w:bCs/>
      <w:color w:val="BB133E"/>
      <w:spacing w:val="-7"/>
      <w:kern w:val="36"/>
      <w:sz w:val="51"/>
      <w:szCs w:val="51"/>
      <w:lang w:val="en-US" w:eastAsia="en-US"/>
    </w:rPr>
  </w:style>
  <w:style w:type="character" w:customStyle="1" w:styleId="highwire-citation-authors">
    <w:name w:val="highwire-citation-authors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highwire-citation-author2">
    <w:name w:val="highwire-citation-author2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nlm-given-names">
    <w:name w:val="nlm-given-names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nlm-surname">
    <w:name w:val="nlm-surnam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doi">
    <w:name w:val="highwire-cite-metadata-doi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character" w:customStyle="1" w:styleId="label1">
    <w:name w:val="label1"/>
    <w:basedOn w:val="DefaultParagraphFont"/>
    <w:rsid w:val="00214AF6"/>
    <w:rPr>
      <w:b/>
      <w:bCs/>
      <w:sz w:val="24"/>
      <w:szCs w:val="24"/>
      <w:bdr w:val="none" w:sz="0" w:space="0" w:color="auto" w:frame="1"/>
      <w:vertAlign w:val="baseline"/>
    </w:rPr>
  </w:style>
  <w:style w:type="character" w:customStyle="1" w:styleId="highwire-cite-metadata-date">
    <w:name w:val="highwire-cite-metadata-date"/>
    <w:basedOn w:val="DefaultParagraphFont"/>
    <w:rsid w:val="00214AF6"/>
    <w:rPr>
      <w:sz w:val="24"/>
      <w:szCs w:val="24"/>
      <w:bdr w:val="none" w:sz="0" w:space="0" w:color="auto" w:frame="1"/>
      <w:vertAlign w:val="baseline"/>
    </w:rPr>
  </w:style>
  <w:style w:type="paragraph" w:customStyle="1" w:styleId="BayerTableStyleLeftJustified">
    <w:name w:val="Bayer TableStyle Left Justified"/>
    <w:basedOn w:val="Normal"/>
    <w:link w:val="BayerTableStyleLeftJustifiedZchn"/>
    <w:qFormat/>
    <w:rsid w:val="00995B29"/>
    <w:pPr>
      <w:keepNext/>
      <w:widowControl w:val="0"/>
    </w:pPr>
    <w:rPr>
      <w:rFonts w:ascii="Arial" w:eastAsia="Times New Roman" w:hAnsi="Arial"/>
      <w:sz w:val="20"/>
      <w:szCs w:val="20"/>
      <w:lang w:val="en-US" w:eastAsia="en-US"/>
    </w:rPr>
  </w:style>
  <w:style w:type="character" w:customStyle="1" w:styleId="BayerTableStyleLeftJustifiedZchn">
    <w:name w:val="Bayer TableStyle Left Justified Zchn"/>
    <w:link w:val="BayerTableStyleLeftJustified"/>
    <w:rsid w:val="00995B29"/>
    <w:rPr>
      <w:rFonts w:ascii="Arial" w:eastAsia="Times New Roman" w:hAnsi="Arial"/>
      <w:sz w:val="20"/>
      <w:szCs w:val="20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D16FCA"/>
    <w:rPr>
      <w:color w:val="800080" w:themeColor="followedHyperlink"/>
      <w:u w:val="single"/>
    </w:rPr>
  </w:style>
  <w:style w:type="paragraph" w:styleId="Caption">
    <w:name w:val="caption"/>
    <w:basedOn w:val="Normal"/>
    <w:next w:val="Normal"/>
    <w:unhideWhenUsed/>
    <w:qFormat/>
    <w:locked/>
    <w:rsid w:val="00F3554E"/>
    <w:pPr>
      <w:spacing w:after="200"/>
    </w:pPr>
    <w:rPr>
      <w:rFonts w:ascii="Calibri" w:hAnsi="Calibri"/>
      <w:i/>
      <w:iCs/>
      <w:color w:val="1F497D" w:themeColor="text2"/>
      <w:sz w:val="18"/>
      <w:szCs w:val="18"/>
      <w:lang w:val="de-DE" w:eastAsia="en-US"/>
    </w:rPr>
  </w:style>
  <w:style w:type="character" w:styleId="Emphasis">
    <w:name w:val="Emphasis"/>
    <w:basedOn w:val="DefaultParagraphFont"/>
    <w:uiPriority w:val="20"/>
    <w:qFormat/>
    <w:locked/>
    <w:rsid w:val="00131943"/>
    <w:rPr>
      <w:i/>
      <w:iCs/>
    </w:rPr>
  </w:style>
  <w:style w:type="paragraph" w:customStyle="1" w:styleId="Para0s">
    <w:name w:val="Para:0:s"/>
    <w:basedOn w:val="Normal"/>
    <w:link w:val="Para0sChar"/>
    <w:rsid w:val="008B163D"/>
    <w:pPr>
      <w:spacing w:after="220"/>
    </w:pPr>
    <w:rPr>
      <w:rFonts w:eastAsia="Times New Roman"/>
      <w:szCs w:val="20"/>
      <w:lang w:val="en-US" w:eastAsia="de-DE"/>
    </w:rPr>
  </w:style>
  <w:style w:type="character" w:customStyle="1" w:styleId="Para0sChar">
    <w:name w:val="Para:0:s Char"/>
    <w:link w:val="Para0s"/>
    <w:rsid w:val="008B163D"/>
    <w:rPr>
      <w:rFonts w:ascii="Times New Roman" w:eastAsia="Times New Roman" w:hAnsi="Times New Roman"/>
      <w:lang w:val="en-US"/>
    </w:rPr>
  </w:style>
  <w:style w:type="paragraph" w:customStyle="1" w:styleId="BayerBodytext">
    <w:name w:val="Bayer Body text"/>
    <w:basedOn w:val="Normal"/>
    <w:link w:val="BayerBodytextChar"/>
    <w:rsid w:val="0072211C"/>
    <w:pPr>
      <w:spacing w:after="240" w:line="360" w:lineRule="auto"/>
      <w:ind w:left="907"/>
    </w:pPr>
    <w:rPr>
      <w:rFonts w:ascii="Arial" w:eastAsia="Times New Roman" w:hAnsi="Arial"/>
      <w:lang w:eastAsia="en-US"/>
    </w:rPr>
  </w:style>
  <w:style w:type="character" w:customStyle="1" w:styleId="BayerBodytextChar">
    <w:name w:val="Bayer Body text Char"/>
    <w:link w:val="BayerBodytext"/>
    <w:rsid w:val="0072211C"/>
    <w:rPr>
      <w:rFonts w:ascii="Arial" w:eastAsia="Times New Roman" w:hAnsi="Arial"/>
      <w:szCs w:val="24"/>
      <w:lang w:val="en-GB" w:eastAsia="en-US"/>
    </w:rPr>
  </w:style>
  <w:style w:type="paragraph" w:styleId="FootnoteText">
    <w:name w:val="footnote text"/>
    <w:basedOn w:val="Normal"/>
    <w:link w:val="FootnoteTextChar"/>
    <w:rsid w:val="0072211C"/>
    <w:rPr>
      <w:rFonts w:eastAsia="Times New Roman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rsid w:val="0072211C"/>
    <w:rPr>
      <w:rFonts w:ascii="Times New Roman" w:eastAsia="Times New Roman" w:hAnsi="Times New Roman"/>
      <w:sz w:val="20"/>
      <w:lang w:val="en-US" w:eastAsia="en-US"/>
    </w:rPr>
  </w:style>
  <w:style w:type="character" w:styleId="FootnoteReference">
    <w:name w:val="footnote reference"/>
    <w:rsid w:val="0072211C"/>
    <w:rPr>
      <w:vertAlign w:val="superscript"/>
    </w:rPr>
  </w:style>
  <w:style w:type="character" w:styleId="Strong">
    <w:name w:val="Strong"/>
    <w:basedOn w:val="DefaultParagraphFont"/>
    <w:uiPriority w:val="22"/>
    <w:qFormat/>
    <w:locked/>
    <w:rsid w:val="001E0793"/>
    <w:rPr>
      <w:b/>
      <w:bCs/>
    </w:rPr>
  </w:style>
  <w:style w:type="character" w:customStyle="1" w:styleId="title-text">
    <w:name w:val="title-text"/>
    <w:basedOn w:val="DefaultParagraphFont"/>
    <w:rsid w:val="007A5445"/>
  </w:style>
  <w:style w:type="table" w:customStyle="1" w:styleId="MolecularTherapy">
    <w:name w:val="Molecular Therapy"/>
    <w:basedOn w:val="TableNormal"/>
    <w:uiPriority w:val="99"/>
    <w:rsid w:val="0080040F"/>
    <w:rPr>
      <w:rFonts w:ascii="Times New Roman" w:hAnsi="Times New Roman"/>
      <w:sz w:val="20"/>
    </w:rPr>
    <w:tblPr>
      <w:tblBorders>
        <w:bottom w:val="single" w:sz="4" w:space="0" w:color="auto"/>
      </w:tblBorders>
    </w:tblPr>
    <w:tblStylePr w:type="firstRow">
      <w:rPr>
        <w:rFonts w:ascii="Times New Roman" w:hAnsi="Times New Roman"/>
        <w:b/>
        <w:sz w:val="20"/>
      </w:rPr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customStyle="1" w:styleId="ctextPatentArial">
    <w:name w:val="ctext Patent Arial"/>
    <w:basedOn w:val="Normal"/>
    <w:link w:val="ctextPatentArialChar"/>
    <w:rsid w:val="00B56F57"/>
    <w:pPr>
      <w:spacing w:line="360" w:lineRule="auto"/>
    </w:pPr>
    <w:rPr>
      <w:rFonts w:ascii="Arial" w:eastAsia="Times New Roman" w:hAnsi="Arial"/>
      <w:szCs w:val="20"/>
      <w:lang w:val="en-US" w:eastAsia="de-DE"/>
    </w:rPr>
  </w:style>
  <w:style w:type="character" w:customStyle="1" w:styleId="ctextPatentArialChar">
    <w:name w:val="ctext Patent Arial Char"/>
    <w:link w:val="ctextPatentArial"/>
    <w:rsid w:val="00B56F57"/>
    <w:rPr>
      <w:rFonts w:ascii="Arial" w:eastAsia="Times New Roman" w:hAnsi="Arial"/>
      <w:lang w:val="en-US"/>
    </w:rPr>
  </w:style>
  <w:style w:type="paragraph" w:styleId="NoSpacing">
    <w:name w:val="No Spacing"/>
    <w:uiPriority w:val="1"/>
    <w:qFormat/>
    <w:rsid w:val="0049600D"/>
    <w:rPr>
      <w:rFonts w:ascii="Times New Roman" w:hAnsi="Times New Roman"/>
      <w:szCs w:val="24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2740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27407"/>
    <w:rPr>
      <w:rFonts w:ascii="Times New Roman" w:hAnsi="Times New Roman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527407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527407"/>
    <w:rPr>
      <w:rFonts w:ascii="Times New Roman" w:hAnsi="Times New Roman"/>
      <w:szCs w:val="24"/>
      <w:lang w:val="en-GB" w:eastAsia="en-GB"/>
    </w:rPr>
  </w:style>
  <w:style w:type="paragraph" w:styleId="BodyText">
    <w:name w:val="Body Text"/>
    <w:basedOn w:val="Normal"/>
    <w:link w:val="BodyTextChar"/>
    <w:uiPriority w:val="99"/>
    <w:unhideWhenUsed/>
    <w:qFormat/>
    <w:rsid w:val="009B5F7F"/>
    <w:pPr>
      <w:spacing w:after="120" w:line="336" w:lineRule="auto"/>
      <w:jc w:val="both"/>
    </w:pPr>
    <w:rPr>
      <w:rFonts w:asciiTheme="majorHAnsi" w:eastAsiaTheme="minorHAnsi" w:hAnsiTheme="majorHAnsi" w:cstheme="minorBidi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9B5F7F"/>
    <w:rPr>
      <w:rFonts w:asciiTheme="majorHAnsi" w:eastAsiaTheme="minorHAnsi" w:hAnsiTheme="majorHAnsi" w:cstheme="minorBidi"/>
      <w:szCs w:val="24"/>
      <w:lang w:val="en-US" w:eastAsia="en-US"/>
    </w:rPr>
  </w:style>
  <w:style w:type="paragraph" w:customStyle="1" w:styleId="Tabellenzelleninhalt">
    <w:name w:val="Tabellenzelleninhalt"/>
    <w:basedOn w:val="Normal"/>
    <w:qFormat/>
    <w:rsid w:val="00654293"/>
    <w:rPr>
      <w:rFonts w:asciiTheme="majorHAnsi" w:eastAsiaTheme="minorHAnsi" w:hAnsiTheme="majorHAnsi" w:cstheme="minorBidi"/>
      <w:bCs/>
      <w:sz w:val="20"/>
      <w:szCs w:val="22"/>
      <w:lang w:val="de-DE" w:eastAsia="en-US"/>
    </w:rPr>
  </w:style>
  <w:style w:type="table" w:customStyle="1" w:styleId="Tabelleninhalt">
    <w:name w:val="Tabelleninhalt"/>
    <w:basedOn w:val="TableNormal"/>
    <w:uiPriority w:val="99"/>
    <w:rsid w:val="00654293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Ind w:w="0" w:type="nil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cPr>
      <w:vAlign w:val="center"/>
    </w:tc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Heading3Char">
    <w:name w:val="Heading 3 Char"/>
    <w:basedOn w:val="DefaultParagraphFont"/>
    <w:link w:val="Heading3"/>
    <w:semiHidden/>
    <w:rsid w:val="00B72143"/>
    <w:rPr>
      <w:rFonts w:asciiTheme="majorHAnsi" w:eastAsiaTheme="majorEastAsia" w:hAnsiTheme="majorHAnsi" w:cstheme="majorBidi"/>
      <w:color w:val="243F60" w:themeColor="accent1" w:themeShade="7F"/>
      <w:szCs w:val="24"/>
      <w:lang w:val="en-GB"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721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1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9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882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60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0304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77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4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30234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70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77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2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79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3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29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53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83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1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6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3720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1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1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72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2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3372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372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37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744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37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6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25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7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7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45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3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8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64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5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3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9571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535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8483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6074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9112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50815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5995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02283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32763416">
                                  <w:marLeft w:val="0"/>
                                  <w:marRight w:val="0"/>
                                  <w:marTop w:val="34"/>
                                  <w:marBottom w:val="34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865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191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18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06395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3360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18070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80470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87028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07181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437735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28911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5434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000533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615685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15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9925550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5527949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991115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866173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4526132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89007119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250349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15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469300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2341647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182629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2408230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3681636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295376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1065782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04105802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147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7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04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3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8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4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9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76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17184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663599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487987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56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57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3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92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404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598361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990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042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53610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49943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85818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534569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6439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18645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876010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797074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15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142738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0689512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40146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7457577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75891264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190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8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14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80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9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26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3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8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56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7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06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35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32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8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0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1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8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7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7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4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47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6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129688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433443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293993">
          <w:marLeft w:val="1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86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2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9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7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22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7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8089937EF64B64CB992D2E6C79BDEBD" ma:contentTypeVersion="0" ma:contentTypeDescription="Create a new document." ma:contentTypeScope="" ma:versionID="12f41c9ff44c8fe06114ae52740eba99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89290A6-2B2B-44AE-9191-C721EAA8DB3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9E3155C-2186-4C60-9E78-763E0E75575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7B4484B4-B7D1-4796-B1C5-733B8AD5FBCC}">
  <ds:schemaRefs>
    <ds:schemaRef ds:uri="http://schemas.microsoft.com/office/2006/metadata/properties"/>
  </ds:schemaRefs>
</ds:datastoreItem>
</file>

<file path=customXml/itemProps4.xml><?xml version="1.0" encoding="utf-8"?>
<ds:datastoreItem xmlns:ds="http://schemas.openxmlformats.org/officeDocument/2006/customXml" ds:itemID="{20AD83A9-FD71-DE48-91FD-630F0792E8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353</Words>
  <Characters>13414</Characters>
  <Application>Microsoft Office Word</Application>
  <DocSecurity>0</DocSecurity>
  <Lines>111</Lines>
  <Paragraphs>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Bayer</Company>
  <LinksUpToDate>false</LinksUpToDate>
  <CharactersWithSpaces>157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tje Margret Wengner</dc:creator>
  <cp:lastModifiedBy>Anna Huhtinen</cp:lastModifiedBy>
  <cp:revision>2</cp:revision>
  <cp:lastPrinted>2019-07-05T17:34:00Z</cp:lastPrinted>
  <dcterms:created xsi:type="dcterms:W3CDTF">2019-09-26T10:07:00Z</dcterms:created>
  <dcterms:modified xsi:type="dcterms:W3CDTF">2019-09-26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8089937EF64B64CB992D2E6C79BDEBD</vt:lpwstr>
  </property>
  <property fmtid="{D5CDD505-2E9C-101B-9397-08002B2CF9AE}" pid="3" name="DOCUMENT_CREATED">
    <vt:lpwstr>DOCUMENT_CREATED</vt:lpwstr>
  </property>
  <property fmtid="{D5CDD505-2E9C-101B-9397-08002B2CF9AE}" pid="4" name="PT_OBJECTID">
    <vt:lpwstr>f3e86abd-7868-4dc5-9c19-7366b096eb10</vt:lpwstr>
  </property>
</Properties>
</file>